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DCDC9" w14:textId="77777777" w:rsidR="007F6982" w:rsidRPr="00596BC6" w:rsidRDefault="007F6982" w:rsidP="008678EA">
      <w:pPr>
        <w:pStyle w:val="Heading1"/>
      </w:pPr>
      <w:bookmarkStart w:id="0" w:name="_Toc92801443"/>
      <w:r w:rsidRPr="00596BC6">
        <w:t>BAB III</w:t>
      </w:r>
      <w:bookmarkEnd w:id="0"/>
    </w:p>
    <w:p w14:paraId="66BC69EA" w14:textId="77777777" w:rsidR="007F6982" w:rsidRPr="00596BC6" w:rsidRDefault="007F6982" w:rsidP="008678EA">
      <w:pPr>
        <w:pStyle w:val="Heading1"/>
      </w:pPr>
      <w:bookmarkStart w:id="1" w:name="_Toc92801444"/>
      <w:r w:rsidRPr="00596BC6">
        <w:t>METODE PENELITIAN</w:t>
      </w:r>
      <w:bookmarkEnd w:id="1"/>
    </w:p>
    <w:p w14:paraId="6538244D" w14:textId="77777777" w:rsidR="007F6982" w:rsidRPr="00596BC6" w:rsidRDefault="007F6982" w:rsidP="00E037FD">
      <w:pPr>
        <w:pStyle w:val="Heading4"/>
        <w:numPr>
          <w:ilvl w:val="0"/>
          <w:numId w:val="0"/>
        </w:numPr>
        <w:ind w:left="720" w:hanging="720"/>
      </w:pPr>
      <w:r w:rsidRPr="00596BC6">
        <w:t>A.</w:t>
      </w:r>
      <w:r w:rsidRPr="00596BC6">
        <w:tab/>
        <w:t>Jenis Penelitian</w:t>
      </w:r>
    </w:p>
    <w:p w14:paraId="35D58633" w14:textId="1F05B84B" w:rsidR="007F6982" w:rsidRPr="008D0569" w:rsidRDefault="007F6982" w:rsidP="007F6982">
      <w:pPr>
        <w:tabs>
          <w:tab w:val="left" w:pos="709"/>
          <w:tab w:val="left" w:pos="851"/>
          <w:tab w:val="left" w:pos="1276"/>
          <w:tab w:val="left" w:pos="1701"/>
          <w:tab w:val="left" w:pos="2127"/>
          <w:tab w:val="left" w:pos="2552"/>
          <w:tab w:val="left" w:pos="2977"/>
          <w:tab w:val="left" w:pos="3402"/>
        </w:tabs>
        <w:ind w:left="426" w:firstLine="567"/>
        <w:rPr>
          <w:bCs/>
          <w:lang w:val="en-US"/>
        </w:rPr>
      </w:pPr>
      <w:r w:rsidRPr="00596BC6">
        <w:rPr>
          <w:bCs/>
        </w:rPr>
        <w:t xml:space="preserve">Penelitian ini adalah penelitian kuantitatif deskriptif. Dimana data yang diperoleh berupa angka-angka yang kemudian diolah dan dianalisis untuk mendapat gambaran dan hubungan antara variabel-variabel yang yang dipergunakan dalam penelitian ini </w:t>
      </w:r>
      <w:r w:rsidR="008D0569">
        <w:rPr>
          <w:bCs/>
        </w:rPr>
        <w:fldChar w:fldCharType="begin" w:fldLock="1"/>
      </w:r>
      <w:r w:rsidR="008D0569">
        <w:rPr>
          <w:bCs/>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8D0569">
        <w:rPr>
          <w:bCs/>
        </w:rPr>
        <w:fldChar w:fldCharType="separate"/>
      </w:r>
      <w:r w:rsidR="008D0569" w:rsidRPr="008D0569">
        <w:rPr>
          <w:bCs/>
          <w:noProof/>
        </w:rPr>
        <w:t>(Sugiyono, 2019)</w:t>
      </w:r>
      <w:r w:rsidR="008D0569">
        <w:rPr>
          <w:bCs/>
        </w:rPr>
        <w:fldChar w:fldCharType="end"/>
      </w:r>
      <w:r w:rsidR="008D0569">
        <w:rPr>
          <w:bCs/>
          <w:lang w:val="en-US"/>
        </w:rPr>
        <w:t>.</w:t>
      </w:r>
      <w:r w:rsidRPr="00596BC6">
        <w:rPr>
          <w:bCs/>
        </w:rPr>
        <w:t xml:space="preserve"> Penelitian ini disebut juga sebagai penelitian deskriptif karena mencoba untuk memberikan gambaran yang detail mengenai karakteristik dari responden yang dipergunakan dalam penelitian ini </w:t>
      </w:r>
      <w:r w:rsidR="008D0569">
        <w:rPr>
          <w:bCs/>
        </w:rPr>
        <w:fldChar w:fldCharType="begin" w:fldLock="1"/>
      </w:r>
      <w:r w:rsidR="008D0569">
        <w:rPr>
          <w:bCs/>
        </w:rPr>
        <w:instrText>ADDIN CSL_CITATION {"citationItems":[{"id":"ITEM-1","itemData":{"author":[{"dropping-particle":"","family":"Murtiningsih","given":"Dewi","non-dropping-particle":"","parse-names":false,"suffix":""},{"dropping-particle":"","family":"Moeljadi","given":"","non-dropping-particle":"","parse-names":false,"suffix":""},{"dropping-particle":"","family":"Noermijati","given":"","non-dropping-particle":"","parse-names":false,"suffix":""},{"dropping-particle":"","family":"Rofiaty","given":"","non-dropping-particle":"","parse-names":false,"suffix":""}],"container-title":"International Journal of Business, Economics and Law","id":"ITEM-1","issue":"2","issued":{"date-parts":[["2016"]]},"page":"57-61","title":"The effect of brand trust and brand loyalty (studies in the university of budi luhur jakarta)","type":"article-journal","volume":"11"},"uris":["http://www.mendeley.com/documents/?uuid=a25d6fba-7de4-4fd1-8fef-ae2dda4e5993"]}],"mendeley":{"formattedCitation":"(Murtiningsih et al., 2016)","plainTextFormattedCitation":"(Murtiningsih et al., 2016)","previouslyFormattedCitation":"(Murtiningsih et al., 2016)"},"properties":{"noteIndex":0},"schema":"https://github.com/citation-style-language/schema/raw/master/csl-citation.json"}</w:instrText>
      </w:r>
      <w:r w:rsidR="008D0569">
        <w:rPr>
          <w:bCs/>
        </w:rPr>
        <w:fldChar w:fldCharType="separate"/>
      </w:r>
      <w:r w:rsidR="008D0569" w:rsidRPr="008D0569">
        <w:rPr>
          <w:bCs/>
          <w:noProof/>
        </w:rPr>
        <w:t>(Murtiningsih et al., 2016)</w:t>
      </w:r>
      <w:r w:rsidR="008D0569">
        <w:rPr>
          <w:bCs/>
        </w:rPr>
        <w:fldChar w:fldCharType="end"/>
      </w:r>
      <w:r w:rsidR="008D0569">
        <w:rPr>
          <w:bCs/>
          <w:lang w:val="en-US"/>
        </w:rPr>
        <w:t>.</w:t>
      </w:r>
    </w:p>
    <w:p w14:paraId="5B8A1F67" w14:textId="77777777" w:rsidR="007F6982" w:rsidRPr="00596BC6" w:rsidRDefault="007F6982" w:rsidP="00E037FD">
      <w:pPr>
        <w:pStyle w:val="Heading4"/>
        <w:numPr>
          <w:ilvl w:val="0"/>
          <w:numId w:val="0"/>
        </w:numPr>
        <w:ind w:left="720" w:hanging="720"/>
      </w:pPr>
      <w:r w:rsidRPr="00596BC6">
        <w:t>B.</w:t>
      </w:r>
      <w:r w:rsidRPr="00596BC6">
        <w:rPr>
          <w:lang w:val="en-US"/>
        </w:rPr>
        <w:t xml:space="preserve">   </w:t>
      </w:r>
      <w:r>
        <w:rPr>
          <w:lang w:val="en-US"/>
        </w:rPr>
        <w:t>Lokasi</w:t>
      </w:r>
      <w:r w:rsidRPr="00596BC6">
        <w:t xml:space="preserve"> dan </w:t>
      </w:r>
      <w:r>
        <w:rPr>
          <w:lang w:val="en-US"/>
        </w:rPr>
        <w:t xml:space="preserve">Waktu </w:t>
      </w:r>
      <w:r w:rsidRPr="00596BC6">
        <w:t>Penelitian</w:t>
      </w:r>
    </w:p>
    <w:p w14:paraId="5CE39A31" w14:textId="77777777" w:rsidR="007F6982" w:rsidRPr="00596BC6" w:rsidRDefault="007F6982" w:rsidP="007F6982">
      <w:pPr>
        <w:tabs>
          <w:tab w:val="left" w:pos="284"/>
          <w:tab w:val="left" w:pos="709"/>
          <w:tab w:val="left" w:pos="1276"/>
          <w:tab w:val="left" w:pos="1701"/>
          <w:tab w:val="left" w:pos="2127"/>
          <w:tab w:val="left" w:pos="2552"/>
          <w:tab w:val="left" w:pos="2977"/>
          <w:tab w:val="left" w:pos="3402"/>
        </w:tabs>
        <w:ind w:left="426" w:firstLine="567"/>
        <w:rPr>
          <w:b/>
        </w:rPr>
      </w:pPr>
      <w:r w:rsidRPr="00596BC6">
        <w:t xml:space="preserve">Objek dalam penelitian ini adalah </w:t>
      </w:r>
      <w:r w:rsidRPr="00596BC6">
        <w:rPr>
          <w:i/>
        </w:rPr>
        <w:t>marketplace</w:t>
      </w:r>
      <w:r w:rsidRPr="00596BC6">
        <w:t xml:space="preserve"> shopee dengan pelanggan yang berada di wilayah Surakarta. Oleh karena itu, penelitian ini akan mengambil responden pengguna aktif internet yang berdomisili di Surakarta. Sedangkan waktu penelitian ini disesuaikan dengan pencapaian data dan informasi yang dibutuhkan peneliti yang diperkirakan antara bulan </w:t>
      </w:r>
      <w:r w:rsidRPr="00596BC6">
        <w:rPr>
          <w:lang w:val="en-US"/>
        </w:rPr>
        <w:t>September</w:t>
      </w:r>
      <w:r w:rsidRPr="00596BC6">
        <w:t xml:space="preserve"> – </w:t>
      </w:r>
      <w:r w:rsidRPr="00596BC6">
        <w:rPr>
          <w:lang w:val="en-US"/>
        </w:rPr>
        <w:t>Nov</w:t>
      </w:r>
      <w:r w:rsidRPr="00596BC6">
        <w:t>ember 2021</w:t>
      </w:r>
    </w:p>
    <w:p w14:paraId="229F3999" w14:textId="77777777" w:rsidR="007F6982" w:rsidRPr="00596BC6" w:rsidRDefault="007F6982" w:rsidP="00E037FD">
      <w:pPr>
        <w:pStyle w:val="Heading4"/>
        <w:numPr>
          <w:ilvl w:val="0"/>
          <w:numId w:val="0"/>
        </w:numPr>
        <w:ind w:left="720" w:hanging="720"/>
      </w:pPr>
      <w:r w:rsidRPr="00596BC6">
        <w:rPr>
          <w:lang w:val="en-US"/>
        </w:rPr>
        <w:t xml:space="preserve">C.   </w:t>
      </w:r>
      <w:r w:rsidRPr="00596BC6">
        <w:t>Populasi, Sampel dan Teknik Pengambilan Sampel</w:t>
      </w:r>
    </w:p>
    <w:p w14:paraId="5171565B" w14:textId="7B413D6E" w:rsidR="007F6982" w:rsidRPr="00DD0CE9"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DD0CE9">
        <w:rPr>
          <w:rFonts w:eastAsia="Times New Roman"/>
          <w:lang w:val="fi-FI"/>
        </w:rPr>
        <w:t>1</w:t>
      </w:r>
      <w:r w:rsidR="007F6982" w:rsidRPr="00DD0CE9">
        <w:rPr>
          <w:rFonts w:eastAsia="Times New Roman"/>
          <w:lang w:val="fi-FI"/>
        </w:rPr>
        <w:t>.</w:t>
      </w:r>
      <w:r w:rsidR="007F6982" w:rsidRPr="00DD0CE9">
        <w:rPr>
          <w:rFonts w:eastAsia="Times New Roman"/>
          <w:lang w:val="fi-FI"/>
        </w:rPr>
        <w:tab/>
        <w:t>Populasi</w:t>
      </w:r>
    </w:p>
    <w:p w14:paraId="040ACE9C" w14:textId="46E84C08" w:rsidR="007F6982" w:rsidRPr="00596BC6" w:rsidRDefault="007F6982" w:rsidP="00A13DA1">
      <w:pPr>
        <w:tabs>
          <w:tab w:val="left" w:pos="426"/>
          <w:tab w:val="left" w:pos="851"/>
          <w:tab w:val="left" w:pos="1276"/>
          <w:tab w:val="left" w:pos="2127"/>
          <w:tab w:val="left" w:pos="2552"/>
          <w:tab w:val="left" w:pos="2977"/>
          <w:tab w:val="left" w:pos="3402"/>
        </w:tabs>
        <w:ind w:left="851" w:hanging="415"/>
        <w:rPr>
          <w:rFonts w:eastAsia="Times New Roman"/>
          <w:bCs/>
        </w:rPr>
      </w:pPr>
      <w:r w:rsidRPr="00596BC6">
        <w:rPr>
          <w:rFonts w:eastAsia="Times New Roman"/>
          <w:bCs/>
          <w:lang w:val="fi-FI"/>
        </w:rPr>
        <w:tab/>
      </w:r>
      <w:r w:rsidRPr="00596BC6">
        <w:rPr>
          <w:rFonts w:eastAsia="Times New Roman"/>
          <w:bCs/>
          <w:lang w:val="fi-FI"/>
        </w:rPr>
        <w:tab/>
        <w:t xml:space="preserve">Populasi merupakan jumlah keseluruhan obyek yang akan diteliti karakteristiknya dalam penelitian. Populasi dalam penelitian ini pelanggan dan calon pelanggan pada </w:t>
      </w:r>
      <w:r w:rsidR="00DD0CE9">
        <w:rPr>
          <w:rFonts w:eastAsia="Times New Roman"/>
          <w:bCs/>
          <w:lang w:val="fi-FI"/>
        </w:rPr>
        <w:t>online shop</w:t>
      </w:r>
      <w:r w:rsidRPr="00596BC6">
        <w:rPr>
          <w:rFonts w:eastAsia="Times New Roman"/>
          <w:bCs/>
          <w:lang w:val="fi-FI"/>
        </w:rPr>
        <w:t xml:space="preserve"> shopee di </w:t>
      </w:r>
      <w:r w:rsidRPr="00596BC6">
        <w:rPr>
          <w:rFonts w:eastAsia="Times New Roman"/>
          <w:bCs/>
        </w:rPr>
        <w:t>Surakarta</w:t>
      </w:r>
      <w:r w:rsidRPr="00596BC6">
        <w:rPr>
          <w:rFonts w:eastAsia="Times New Roman"/>
          <w:bCs/>
          <w:lang w:val="fi-FI"/>
        </w:rPr>
        <w:t>. Populasi dalam penelitian ini tidak diketahui jumlahnya</w:t>
      </w:r>
      <w:r w:rsidRPr="00596BC6">
        <w:rPr>
          <w:rFonts w:eastAsia="Times New Roman"/>
          <w:bCs/>
        </w:rPr>
        <w:t xml:space="preserve"> </w:t>
      </w:r>
      <w:bookmarkStart w:id="2" w:name="_Hlk83019123"/>
      <w:r w:rsidR="008D0569">
        <w:rPr>
          <w:rFonts w:eastAsia="Times New Roman"/>
          <w:bCs/>
        </w:rPr>
        <w:fldChar w:fldCharType="begin" w:fldLock="1"/>
      </w:r>
      <w:r w:rsidR="008D0569">
        <w:rPr>
          <w:rFonts w:eastAsia="Times New Roman"/>
          <w:bCs/>
        </w:rPr>
        <w:instrText>ADDIN CSL_CITATION {"citationItems":[{"id":"ITEM-1","itemData":{"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9d43fb49-16c3-446a-ae12-12746cb1902e"]}],"mendeley":{"formattedCitation":"(Ghozali, 2018)","plainTextFormattedCitation":"(Ghozali, 2018)","previouslyFormattedCitation":"(Ghozali, 2018)"},"properties":{"noteIndex":0},"schema":"https://github.com/citation-style-language/schema/raw/master/csl-citation.json"}</w:instrText>
      </w:r>
      <w:r w:rsidR="008D0569">
        <w:rPr>
          <w:rFonts w:eastAsia="Times New Roman"/>
          <w:bCs/>
        </w:rPr>
        <w:fldChar w:fldCharType="separate"/>
      </w:r>
      <w:r w:rsidR="008D0569" w:rsidRPr="008D0569">
        <w:rPr>
          <w:rFonts w:eastAsia="Times New Roman"/>
          <w:bCs/>
          <w:noProof/>
        </w:rPr>
        <w:t>(Ghozali, 2018)</w:t>
      </w:r>
      <w:r w:rsidR="008D0569">
        <w:rPr>
          <w:rFonts w:eastAsia="Times New Roman"/>
          <w:bCs/>
        </w:rPr>
        <w:fldChar w:fldCharType="end"/>
      </w:r>
      <w:bookmarkEnd w:id="2"/>
      <w:r w:rsidR="008D0569">
        <w:rPr>
          <w:rFonts w:eastAsia="Times New Roman"/>
          <w:bCs/>
          <w:lang w:val="fi-FI"/>
        </w:rPr>
        <w:t>.</w:t>
      </w:r>
    </w:p>
    <w:p w14:paraId="55FA9D7B" w14:textId="77777777" w:rsidR="00A13DA1" w:rsidRDefault="00A13DA1">
      <w:pPr>
        <w:spacing w:after="160" w:line="259" w:lineRule="auto"/>
        <w:jc w:val="left"/>
        <w:rPr>
          <w:rFonts w:eastAsia="Times New Roman"/>
          <w:bCs/>
          <w:lang w:val="fi-FI"/>
        </w:rPr>
      </w:pPr>
      <w:r>
        <w:rPr>
          <w:rFonts w:eastAsia="Times New Roman"/>
          <w:bCs/>
          <w:lang w:val="fi-FI"/>
        </w:rPr>
        <w:br w:type="page"/>
      </w:r>
    </w:p>
    <w:p w14:paraId="2DA4D937" w14:textId="48BEE69B" w:rsidR="007F6982" w:rsidRPr="00DD0CE9"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DD0CE9">
        <w:rPr>
          <w:rFonts w:eastAsia="Times New Roman"/>
          <w:lang w:val="fi-FI"/>
        </w:rPr>
        <w:lastRenderedPageBreak/>
        <w:t>2</w:t>
      </w:r>
      <w:r w:rsidR="007F6982" w:rsidRPr="00DD0CE9">
        <w:rPr>
          <w:rFonts w:eastAsia="Times New Roman"/>
          <w:lang w:val="fi-FI"/>
        </w:rPr>
        <w:t>.</w:t>
      </w:r>
      <w:r w:rsidR="007F6982" w:rsidRPr="00DD0CE9">
        <w:rPr>
          <w:rFonts w:eastAsia="Times New Roman"/>
          <w:lang w:val="fi-FI"/>
        </w:rPr>
        <w:tab/>
        <w:t>Sampel</w:t>
      </w:r>
    </w:p>
    <w:p w14:paraId="282DE2B5" w14:textId="7ECB6300" w:rsidR="007F6982" w:rsidRPr="00596BC6" w:rsidRDefault="007F6982" w:rsidP="00A13DA1">
      <w:pPr>
        <w:tabs>
          <w:tab w:val="left" w:pos="426"/>
          <w:tab w:val="left" w:pos="851"/>
          <w:tab w:val="left" w:pos="1276"/>
          <w:tab w:val="left" w:pos="1701"/>
          <w:tab w:val="left" w:pos="2127"/>
          <w:tab w:val="left" w:pos="2552"/>
          <w:tab w:val="left" w:pos="2977"/>
          <w:tab w:val="left" w:pos="3402"/>
        </w:tabs>
        <w:ind w:left="851" w:hanging="415"/>
        <w:rPr>
          <w:bCs/>
        </w:rPr>
      </w:pPr>
      <w:r w:rsidRPr="00596BC6">
        <w:rPr>
          <w:bCs/>
        </w:rPr>
        <w:tab/>
      </w:r>
      <w:r w:rsidRPr="00596BC6">
        <w:rPr>
          <w:bCs/>
        </w:rPr>
        <w:tab/>
        <w:t xml:space="preserve">Menurut </w:t>
      </w:r>
      <w:r w:rsidR="008D0569">
        <w:rPr>
          <w:bCs/>
        </w:rPr>
        <w:fldChar w:fldCharType="begin" w:fldLock="1"/>
      </w:r>
      <w:r w:rsidR="008D0569">
        <w:rPr>
          <w:bCs/>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8D0569">
        <w:rPr>
          <w:bCs/>
        </w:rPr>
        <w:fldChar w:fldCharType="separate"/>
      </w:r>
      <w:r w:rsidR="008D0569" w:rsidRPr="008D0569">
        <w:rPr>
          <w:bCs/>
          <w:noProof/>
        </w:rPr>
        <w:t>(Sugiyono, 2019)</w:t>
      </w:r>
      <w:r w:rsidR="008D0569">
        <w:rPr>
          <w:bCs/>
        </w:rPr>
        <w:fldChar w:fldCharType="end"/>
      </w:r>
      <w:r w:rsidR="008D0569">
        <w:rPr>
          <w:bCs/>
          <w:lang w:val="en-US"/>
        </w:rPr>
        <w:t xml:space="preserve"> </w:t>
      </w:r>
      <w:r w:rsidRPr="00596BC6">
        <w:rPr>
          <w:bCs/>
        </w:rPr>
        <w:t xml:space="preserve">sampel adalah sebagian dari jumlah dan karakteristik yang dimiliki oleh populasi tersebut. Jumlah sampel yang digunakan dalam penelitian ini diambil berdasarkan pendapat </w:t>
      </w:r>
      <w:r w:rsidR="008D0569">
        <w:rPr>
          <w:bCs/>
        </w:rPr>
        <w:fldChar w:fldCharType="begin" w:fldLock="1"/>
      </w:r>
      <w:r w:rsidR="00244982">
        <w:rPr>
          <w:bCs/>
        </w:rPr>
        <w:instrText>ADDIN CSL_CITATION {"citationItems":[{"id":"ITEM-1","itemData":{"author":[{"dropping-particle":"","family":"Iii","given":"B A B","non-dropping-particle":"","parse-names":false,"suffix":""}],"id":"ITEM-1","issued":{"date-parts":[["0"]]},"page":"48-67","title":"No Title","type":"article-journal"},"uris":["http://www.mendeley.com/documents/?uuid=41caafe8-8fd6-4475-acb0-81516f8586ed"]}],"mendeley":{"formattedCitation":"(Iii, n.d.)","manualFormatting":"(Arikunto 2017)","plainTextFormattedCitation":"(Iii, n.d.)","previouslyFormattedCitation":"(Iii, n.d.)"},"properties":{"noteIndex":0},"schema":"https://github.com/citation-style-language/schema/raw/master/csl-citation.json"}</w:instrText>
      </w:r>
      <w:r w:rsidR="008D0569">
        <w:rPr>
          <w:bCs/>
        </w:rPr>
        <w:fldChar w:fldCharType="separate"/>
      </w:r>
      <w:r w:rsidR="008D0569" w:rsidRPr="008D0569">
        <w:rPr>
          <w:bCs/>
          <w:noProof/>
        </w:rPr>
        <w:t>(</w:t>
      </w:r>
      <w:r w:rsidR="00244982">
        <w:rPr>
          <w:bCs/>
          <w:noProof/>
        </w:rPr>
        <w:t xml:space="preserve">Arikunto </w:t>
      </w:r>
      <w:r w:rsidR="008D0569" w:rsidRPr="00596BC6">
        <w:rPr>
          <w:bCs/>
          <w:noProof/>
        </w:rPr>
        <w:t>2017</w:t>
      </w:r>
      <w:r w:rsidR="008D0569" w:rsidRPr="008D0569">
        <w:rPr>
          <w:bCs/>
          <w:noProof/>
        </w:rPr>
        <w:t>)</w:t>
      </w:r>
      <w:r w:rsidR="008D0569">
        <w:rPr>
          <w:bCs/>
        </w:rPr>
        <w:fldChar w:fldCharType="end"/>
      </w:r>
      <w:r w:rsidRPr="00596BC6">
        <w:rPr>
          <w:bCs/>
        </w:rPr>
        <w:t xml:space="preserve"> bahwa sampel untuk populasi yang tidak diketahui jumlahnya sebaiknya digunakan sampel sebanyak 5-10 kali jumlah pertanyaan kuesioner, sehingga dengan jumlah item kuesioner 20 pertanyaan sampel yang digunakan adalah (5 x 20) = 100 responden.</w:t>
      </w:r>
    </w:p>
    <w:p w14:paraId="035EF76D" w14:textId="5D9128E6" w:rsidR="007F6982" w:rsidRPr="004F7FA3"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4F7FA3">
        <w:rPr>
          <w:rFonts w:eastAsia="Times New Roman"/>
          <w:lang w:val="fi-FI"/>
        </w:rPr>
        <w:t>3</w:t>
      </w:r>
      <w:r w:rsidR="007F6982" w:rsidRPr="004F7FA3">
        <w:rPr>
          <w:rFonts w:eastAsia="Times New Roman"/>
          <w:lang w:val="fi-FI"/>
        </w:rPr>
        <w:t>.</w:t>
      </w:r>
      <w:r w:rsidR="007F6982" w:rsidRPr="004F7FA3">
        <w:rPr>
          <w:rFonts w:eastAsia="Times New Roman"/>
          <w:lang w:val="fi-FI"/>
        </w:rPr>
        <w:tab/>
        <w:t>Teknik Pengambilan Sampel</w:t>
      </w:r>
    </w:p>
    <w:p w14:paraId="6D46B084" w14:textId="63231761" w:rsidR="007F6982" w:rsidRDefault="007F6982" w:rsidP="00A13DA1">
      <w:pPr>
        <w:tabs>
          <w:tab w:val="left" w:pos="426"/>
          <w:tab w:val="left" w:pos="851"/>
          <w:tab w:val="left" w:pos="1276"/>
          <w:tab w:val="left" w:pos="2127"/>
          <w:tab w:val="left" w:pos="2552"/>
          <w:tab w:val="left" w:pos="2977"/>
          <w:tab w:val="left" w:pos="3402"/>
        </w:tabs>
        <w:ind w:left="851" w:hanging="415"/>
        <w:rPr>
          <w:bCs/>
          <w:lang w:val="en-US"/>
        </w:rPr>
      </w:pPr>
      <w:r w:rsidRPr="00596BC6">
        <w:rPr>
          <w:rFonts w:eastAsia="Times New Roman"/>
          <w:bCs/>
          <w:lang w:val="fi-FI"/>
        </w:rPr>
        <w:tab/>
      </w:r>
      <w:r w:rsidRPr="00596BC6">
        <w:rPr>
          <w:rFonts w:eastAsia="Times New Roman"/>
          <w:bCs/>
          <w:lang w:val="fi-FI"/>
        </w:rPr>
        <w:tab/>
        <w:t>Teknik p</w:t>
      </w:r>
      <w:r w:rsidRPr="00596BC6">
        <w:rPr>
          <w:bCs/>
        </w:rPr>
        <w:t xml:space="preserve">engambilan sampel dalam penelitian ini menggunakan teknik </w:t>
      </w:r>
      <w:r w:rsidR="00560D81">
        <w:rPr>
          <w:bCs/>
          <w:i/>
          <w:iCs/>
          <w:lang w:val="en-US"/>
        </w:rPr>
        <w:t xml:space="preserve">purposive </w:t>
      </w:r>
      <w:r w:rsidRPr="00596BC6">
        <w:rPr>
          <w:bCs/>
          <w:i/>
          <w:iCs/>
          <w:shd w:val="clear" w:color="auto" w:fill="FFFFFF"/>
        </w:rPr>
        <w:t>sampling</w:t>
      </w:r>
      <w:r w:rsidRPr="00596BC6">
        <w:rPr>
          <w:bCs/>
          <w:shd w:val="clear" w:color="auto" w:fill="FFFFFF"/>
        </w:rPr>
        <w:t xml:space="preserve">, yaitu </w:t>
      </w:r>
      <w:r w:rsidR="004123A0" w:rsidRPr="004123A0">
        <w:rPr>
          <w:bCs/>
          <w:shd w:val="clear" w:color="auto" w:fill="FFFFFF"/>
        </w:rPr>
        <w:t>teknik pengambilan sampel dengan menentukan kriteria-kriteria tertentu</w:t>
      </w:r>
      <w:r w:rsidRPr="00596BC6">
        <w:rPr>
          <w:bCs/>
          <w:shd w:val="clear" w:color="auto" w:fill="FFFFFF"/>
        </w:rPr>
        <w:t xml:space="preserve"> </w:t>
      </w:r>
      <w:r w:rsidR="00244982">
        <w:rPr>
          <w:bCs/>
          <w:shd w:val="clear" w:color="auto" w:fill="FFFFFF"/>
        </w:rPr>
        <w:fldChar w:fldCharType="begin" w:fldLock="1"/>
      </w:r>
      <w:r w:rsidR="00244982">
        <w:rPr>
          <w:bCs/>
          <w:shd w:val="clear" w:color="auto" w:fill="FFFFFF"/>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244982">
        <w:rPr>
          <w:bCs/>
          <w:shd w:val="clear" w:color="auto" w:fill="FFFFFF"/>
        </w:rPr>
        <w:fldChar w:fldCharType="separate"/>
      </w:r>
      <w:r w:rsidR="00244982" w:rsidRPr="00244982">
        <w:rPr>
          <w:bCs/>
          <w:noProof/>
          <w:shd w:val="clear" w:color="auto" w:fill="FFFFFF"/>
        </w:rPr>
        <w:t>(Sugiyono, 2019)</w:t>
      </w:r>
      <w:r w:rsidR="00244982">
        <w:rPr>
          <w:bCs/>
          <w:shd w:val="clear" w:color="auto" w:fill="FFFFFF"/>
        </w:rPr>
        <w:fldChar w:fldCharType="end"/>
      </w:r>
      <w:r w:rsidRPr="00596BC6">
        <w:rPr>
          <w:bCs/>
        </w:rPr>
        <w:t>.</w:t>
      </w:r>
      <w:r w:rsidR="00244982">
        <w:rPr>
          <w:bCs/>
          <w:lang w:val="en-US"/>
        </w:rPr>
        <w:t xml:space="preserve"> </w:t>
      </w:r>
      <w:r w:rsidR="004123A0">
        <w:rPr>
          <w:bCs/>
          <w:lang w:val="en-US"/>
        </w:rPr>
        <w:t>Kriteria yang digunakan adalah:</w:t>
      </w:r>
    </w:p>
    <w:p w14:paraId="3F4B487F" w14:textId="1130257D" w:rsidR="004123A0" w:rsidRPr="004123A0" w:rsidRDefault="004123A0"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sidRPr="004123A0">
        <w:rPr>
          <w:bCs/>
          <w:lang w:val="en-US"/>
        </w:rPr>
        <w:t>Berdomisili di Kota Surakarta</w:t>
      </w:r>
    </w:p>
    <w:p w14:paraId="1C3AA748" w14:textId="0B3977D6" w:rsidR="004123A0" w:rsidRDefault="004F7FA3"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Pr>
          <w:bCs/>
          <w:lang w:val="en-US"/>
        </w:rPr>
        <w:t>Merupakan pembeli/ konsumen Sho</w:t>
      </w:r>
      <w:r w:rsidR="004123A0">
        <w:rPr>
          <w:bCs/>
          <w:lang w:val="en-US"/>
        </w:rPr>
        <w:t>p</w:t>
      </w:r>
      <w:r>
        <w:rPr>
          <w:bCs/>
          <w:lang w:val="en-US"/>
        </w:rPr>
        <w:t>e</w:t>
      </w:r>
      <w:r w:rsidR="004123A0">
        <w:rPr>
          <w:bCs/>
          <w:lang w:val="en-US"/>
        </w:rPr>
        <w:t>e minimal selama 1 tahun terakhir</w:t>
      </w:r>
    </w:p>
    <w:p w14:paraId="4732E9C1" w14:textId="1ACDECB1" w:rsidR="004123A0" w:rsidRPr="004123A0" w:rsidRDefault="004123A0"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Pr>
          <w:bCs/>
          <w:lang w:val="en-US"/>
        </w:rPr>
        <w:t>Bersedia menjadi responden penelitian</w:t>
      </w:r>
    </w:p>
    <w:p w14:paraId="4BEEA054" w14:textId="49CD79C3" w:rsidR="007F6982" w:rsidRPr="004F7FA3" w:rsidRDefault="00A26F32" w:rsidP="00A13DA1">
      <w:pPr>
        <w:tabs>
          <w:tab w:val="left" w:pos="426"/>
          <w:tab w:val="left" w:pos="851"/>
          <w:tab w:val="left" w:pos="1276"/>
          <w:tab w:val="left" w:pos="1701"/>
          <w:tab w:val="left" w:pos="2127"/>
          <w:tab w:val="left" w:pos="2552"/>
          <w:tab w:val="left" w:pos="2977"/>
          <w:tab w:val="left" w:pos="3402"/>
        </w:tabs>
        <w:ind w:left="851" w:hanging="415"/>
      </w:pPr>
      <w:r w:rsidRPr="004F7FA3">
        <w:rPr>
          <w:lang w:val="en-GB"/>
        </w:rPr>
        <w:t>4</w:t>
      </w:r>
      <w:r w:rsidR="007F6982" w:rsidRPr="004F7FA3">
        <w:t>.</w:t>
      </w:r>
      <w:r w:rsidR="007F6982" w:rsidRPr="004F7FA3">
        <w:tab/>
        <w:t>Pengukuran Variabel</w:t>
      </w:r>
    </w:p>
    <w:p w14:paraId="1C899168" w14:textId="6E3713E4" w:rsidR="007F6982" w:rsidRPr="00596BC6" w:rsidRDefault="007F6982" w:rsidP="00A13DA1">
      <w:pPr>
        <w:tabs>
          <w:tab w:val="left" w:pos="851"/>
          <w:tab w:val="left" w:pos="1276"/>
        </w:tabs>
        <w:ind w:left="851" w:hanging="415"/>
        <w:rPr>
          <w:bCs/>
        </w:rPr>
      </w:pPr>
      <w:r w:rsidRPr="00596BC6">
        <w:rPr>
          <w:bCs/>
        </w:rPr>
        <w:tab/>
      </w:r>
      <w:r w:rsidRPr="00596BC6">
        <w:rPr>
          <w:bCs/>
        </w:rPr>
        <w:tab/>
        <w:t xml:space="preserve">Skala yang digunakan dalam penelitian ini adalah skala </w:t>
      </w:r>
      <w:r w:rsidRPr="00596BC6">
        <w:rPr>
          <w:bCs/>
          <w:i/>
        </w:rPr>
        <w:t>Likert</w:t>
      </w:r>
      <w:r w:rsidRPr="00596BC6">
        <w:rPr>
          <w:bCs/>
        </w:rPr>
        <w:t xml:space="preserve"> 1 sampai dengan 5. Skala </w:t>
      </w:r>
      <w:r w:rsidRPr="00596BC6">
        <w:rPr>
          <w:bCs/>
          <w:i/>
        </w:rPr>
        <w:t>Likert</w:t>
      </w:r>
      <w:r w:rsidRPr="00596BC6">
        <w:rPr>
          <w:bCs/>
        </w:rPr>
        <w:t xml:space="preserve"> digunakan untuk mengukur sikap, pendapat dan persepsi seseorang atau sekelompok orang tentang fenomena social </w:t>
      </w:r>
      <w:r w:rsidR="00244982">
        <w:rPr>
          <w:bCs/>
          <w:shd w:val="clear" w:color="auto" w:fill="FFFFFF"/>
        </w:rPr>
        <w:fldChar w:fldCharType="begin" w:fldLock="1"/>
      </w:r>
      <w:r w:rsidR="00244982">
        <w:rPr>
          <w:bCs/>
          <w:shd w:val="clear" w:color="auto" w:fill="FFFFFF"/>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244982">
        <w:rPr>
          <w:bCs/>
          <w:shd w:val="clear" w:color="auto" w:fill="FFFFFF"/>
        </w:rPr>
        <w:fldChar w:fldCharType="separate"/>
      </w:r>
      <w:r w:rsidR="00244982" w:rsidRPr="00244982">
        <w:rPr>
          <w:bCs/>
          <w:noProof/>
          <w:shd w:val="clear" w:color="auto" w:fill="FFFFFF"/>
        </w:rPr>
        <w:t>(Sugiyono, 2019)</w:t>
      </w:r>
      <w:r w:rsidR="00244982">
        <w:rPr>
          <w:bCs/>
          <w:shd w:val="clear" w:color="auto" w:fill="FFFFFF"/>
        </w:rPr>
        <w:fldChar w:fldCharType="end"/>
      </w:r>
      <w:r w:rsidR="00244982">
        <w:rPr>
          <w:bCs/>
          <w:shd w:val="clear" w:color="auto" w:fill="FFFFFF"/>
          <w:lang w:val="en-US"/>
        </w:rPr>
        <w:t xml:space="preserve">. </w:t>
      </w:r>
      <w:r w:rsidRPr="00596BC6">
        <w:rPr>
          <w:bCs/>
        </w:rPr>
        <w:t>Kriteria pemberian skor untuk alternatif jawaban untuk setiap item sebagai berikut:</w:t>
      </w:r>
    </w:p>
    <w:p w14:paraId="649C02EB"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lastRenderedPageBreak/>
        <w:t>skor 5</w:t>
      </w:r>
      <w:r w:rsidRPr="00596BC6">
        <w:rPr>
          <w:bCs/>
          <w:lang w:val="sv-SE"/>
        </w:rPr>
        <w:tab/>
        <w:t xml:space="preserve">= </w:t>
      </w:r>
      <w:r w:rsidRPr="00596BC6">
        <w:rPr>
          <w:bCs/>
          <w:lang w:val="sv-SE"/>
        </w:rPr>
        <w:tab/>
        <w:t>Sangat Setuju (SS)</w:t>
      </w:r>
    </w:p>
    <w:p w14:paraId="5028DDCB"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t>skor 4</w:t>
      </w:r>
      <w:r w:rsidRPr="00596BC6">
        <w:rPr>
          <w:bCs/>
          <w:lang w:val="sv-SE"/>
        </w:rPr>
        <w:tab/>
        <w:t xml:space="preserve">= </w:t>
      </w:r>
      <w:r w:rsidRPr="00596BC6">
        <w:rPr>
          <w:bCs/>
          <w:lang w:val="sv-SE"/>
        </w:rPr>
        <w:tab/>
        <w:t xml:space="preserve">Setuju (S) </w:t>
      </w:r>
    </w:p>
    <w:p w14:paraId="4AD18837"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t>skor 3</w:t>
      </w:r>
      <w:r w:rsidRPr="00596BC6">
        <w:rPr>
          <w:bCs/>
          <w:lang w:val="sv-SE"/>
        </w:rPr>
        <w:tab/>
        <w:t xml:space="preserve">= </w:t>
      </w:r>
      <w:r w:rsidRPr="00596BC6">
        <w:rPr>
          <w:bCs/>
          <w:lang w:val="sv-SE"/>
        </w:rPr>
        <w:tab/>
        <w:t xml:space="preserve">Netral (N) </w:t>
      </w:r>
    </w:p>
    <w:p w14:paraId="63638D28" w14:textId="77777777" w:rsidR="007F6982" w:rsidRPr="00596BC6" w:rsidRDefault="007F6982" w:rsidP="00E2434C">
      <w:pPr>
        <w:tabs>
          <w:tab w:val="left" w:pos="426"/>
          <w:tab w:val="left" w:pos="851"/>
          <w:tab w:val="left" w:pos="1701"/>
          <w:tab w:val="left" w:pos="1985"/>
        </w:tabs>
        <w:ind w:left="851"/>
        <w:rPr>
          <w:bCs/>
          <w:lang w:val="sv-SE"/>
        </w:rPr>
      </w:pPr>
      <w:r w:rsidRPr="00596BC6">
        <w:rPr>
          <w:bCs/>
          <w:lang w:val="sv-SE"/>
        </w:rPr>
        <w:t xml:space="preserve">skor 2 </w:t>
      </w:r>
      <w:r w:rsidRPr="00596BC6">
        <w:rPr>
          <w:bCs/>
          <w:lang w:val="sv-SE"/>
        </w:rPr>
        <w:tab/>
        <w:t xml:space="preserve">= </w:t>
      </w:r>
      <w:r w:rsidRPr="00596BC6">
        <w:rPr>
          <w:bCs/>
          <w:lang w:val="sv-SE"/>
        </w:rPr>
        <w:tab/>
        <w:t>Tidak Setuju (TS)</w:t>
      </w:r>
    </w:p>
    <w:p w14:paraId="7D2B15F0" w14:textId="77777777" w:rsidR="007F6982" w:rsidRPr="00596BC6" w:rsidRDefault="007F6982" w:rsidP="00E2434C">
      <w:pPr>
        <w:tabs>
          <w:tab w:val="left" w:pos="426"/>
          <w:tab w:val="left" w:pos="851"/>
          <w:tab w:val="left" w:pos="1701"/>
          <w:tab w:val="left" w:pos="1985"/>
        </w:tabs>
        <w:ind w:left="851"/>
        <w:rPr>
          <w:bCs/>
          <w:lang w:val="sv-SE"/>
        </w:rPr>
      </w:pPr>
      <w:r w:rsidRPr="00596BC6">
        <w:rPr>
          <w:bCs/>
          <w:lang w:val="sv-SE"/>
        </w:rPr>
        <w:t xml:space="preserve">skor 1 </w:t>
      </w:r>
      <w:r w:rsidRPr="00596BC6">
        <w:rPr>
          <w:bCs/>
          <w:lang w:val="sv-SE"/>
        </w:rPr>
        <w:tab/>
        <w:t xml:space="preserve">= </w:t>
      </w:r>
      <w:r w:rsidRPr="00596BC6">
        <w:rPr>
          <w:bCs/>
          <w:lang w:val="sv-SE"/>
        </w:rPr>
        <w:tab/>
        <w:t>Sangat Tidak Setuju (STS)</w:t>
      </w:r>
    </w:p>
    <w:p w14:paraId="78F5934B" w14:textId="77777777" w:rsidR="007F6982" w:rsidRPr="00596BC6" w:rsidRDefault="007F6982" w:rsidP="00E037FD">
      <w:pPr>
        <w:pStyle w:val="Heading4"/>
        <w:numPr>
          <w:ilvl w:val="0"/>
          <w:numId w:val="0"/>
        </w:numPr>
        <w:ind w:left="720" w:hanging="720"/>
      </w:pPr>
      <w:r w:rsidRPr="00596BC6">
        <w:t>D.</w:t>
      </w:r>
      <w:r w:rsidRPr="00596BC6">
        <w:tab/>
        <w:t>Data dan Sumber Data</w:t>
      </w:r>
    </w:p>
    <w:p w14:paraId="00208EE0" w14:textId="798CF63B" w:rsidR="007F6982" w:rsidRPr="00596BC6" w:rsidRDefault="00E306DA" w:rsidP="00E306DA">
      <w:pPr>
        <w:tabs>
          <w:tab w:val="left" w:pos="426"/>
          <w:tab w:val="left" w:pos="851"/>
          <w:tab w:val="left" w:pos="1276"/>
          <w:tab w:val="left" w:pos="1701"/>
          <w:tab w:val="left" w:pos="2127"/>
          <w:tab w:val="left" w:pos="2552"/>
          <w:tab w:val="left" w:pos="2977"/>
          <w:tab w:val="left" w:pos="3402"/>
        </w:tabs>
        <w:ind w:left="426"/>
        <w:rPr>
          <w:b/>
        </w:rPr>
      </w:pPr>
      <w:r>
        <w:rPr>
          <w:bCs/>
        </w:rPr>
        <w:tab/>
      </w:r>
      <w:r w:rsidR="007F6982" w:rsidRPr="00596BC6">
        <w:rPr>
          <w:bCs/>
        </w:rPr>
        <w:t xml:space="preserve">Sumber data dalam penelitian ini berupa data primer, yaitu  data yang diperoleh atau dikumpulkan langsung dari sumbernya, melalui kuesioner. </w:t>
      </w:r>
      <w:r>
        <w:rPr>
          <w:bCs/>
          <w:lang w:val="en-US"/>
        </w:rPr>
        <w:t xml:space="preserve">Penyebaran kuesioner dilakukan secara online dengan menggunakan </w:t>
      </w:r>
      <w:r w:rsidRPr="00E306DA">
        <w:rPr>
          <w:bCs/>
          <w:i/>
          <w:iCs/>
          <w:lang w:val="en-US"/>
        </w:rPr>
        <w:t>google form</w:t>
      </w:r>
      <w:r>
        <w:rPr>
          <w:bCs/>
          <w:lang w:val="en-US"/>
        </w:rPr>
        <w:t xml:space="preserve">. </w:t>
      </w:r>
      <w:r w:rsidR="007F6982" w:rsidRPr="00596BC6">
        <w:rPr>
          <w:bCs/>
        </w:rPr>
        <w:t>Disebut juga sebagai data primer karena data yang diperoleh dikumpulkan pada saat penelitian berlangsung.</w:t>
      </w:r>
    </w:p>
    <w:p w14:paraId="7C15C6C4" w14:textId="77777777" w:rsidR="007F6982" w:rsidRPr="00596BC6" w:rsidRDefault="007F6982" w:rsidP="00E037FD">
      <w:pPr>
        <w:pStyle w:val="Heading4"/>
        <w:numPr>
          <w:ilvl w:val="0"/>
          <w:numId w:val="0"/>
        </w:numPr>
        <w:ind w:left="720" w:hanging="720"/>
      </w:pPr>
      <w:r w:rsidRPr="00596BC6">
        <w:t>E</w:t>
      </w:r>
      <w:r>
        <w:t>.</w:t>
      </w:r>
      <w:r>
        <w:tab/>
      </w:r>
      <w:r>
        <w:rPr>
          <w:lang w:val="en-US"/>
        </w:rPr>
        <w:t>Teknik</w:t>
      </w:r>
      <w:r w:rsidRPr="00596BC6">
        <w:t xml:space="preserve"> Pengumpulan Data</w:t>
      </w:r>
    </w:p>
    <w:p w14:paraId="6A775187" w14:textId="40DBC6F3" w:rsidR="007F6982" w:rsidRDefault="00E306DA" w:rsidP="00E306DA">
      <w:pPr>
        <w:tabs>
          <w:tab w:val="left" w:pos="426"/>
          <w:tab w:val="left" w:pos="851"/>
          <w:tab w:val="left" w:pos="1276"/>
          <w:tab w:val="left" w:pos="1701"/>
          <w:tab w:val="left" w:pos="2127"/>
          <w:tab w:val="left" w:pos="2552"/>
          <w:tab w:val="left" w:pos="2977"/>
          <w:tab w:val="left" w:pos="3402"/>
        </w:tabs>
        <w:ind w:left="426"/>
        <w:rPr>
          <w:bCs/>
        </w:rPr>
      </w:pPr>
      <w:r>
        <w:rPr>
          <w:bCs/>
        </w:rPr>
        <w:tab/>
      </w:r>
      <w:r w:rsidR="007F6982" w:rsidRPr="00596BC6">
        <w:rPr>
          <w:bCs/>
        </w:rPr>
        <w:t xml:space="preserve">Data yang digunakan adalah data primer yang diperoleh langsung dari para responden yaitu para konsumen situs </w:t>
      </w:r>
      <w:r w:rsidR="007F6982" w:rsidRPr="00596BC6">
        <w:rPr>
          <w:bCs/>
          <w:i/>
        </w:rPr>
        <w:t>e-commerce</w:t>
      </w:r>
      <w:r w:rsidR="007F6982" w:rsidRPr="00596BC6">
        <w:rPr>
          <w:bCs/>
        </w:rPr>
        <w:t xml:space="preserve">. Untuk mendapatkan data primer, digunakan metode penelitian survey, dengan cara menyebarkan daftar pertanyaan atau kuesioner. </w:t>
      </w:r>
    </w:p>
    <w:p w14:paraId="4A6C382F" w14:textId="48ED5963" w:rsidR="00A76476" w:rsidRPr="00A76476" w:rsidRDefault="00A76476" w:rsidP="00E306DA">
      <w:pPr>
        <w:tabs>
          <w:tab w:val="left" w:pos="426"/>
          <w:tab w:val="left" w:pos="851"/>
          <w:tab w:val="left" w:pos="1276"/>
          <w:tab w:val="left" w:pos="1701"/>
          <w:tab w:val="left" w:pos="2127"/>
          <w:tab w:val="left" w:pos="2552"/>
          <w:tab w:val="left" w:pos="2977"/>
          <w:tab w:val="left" w:pos="3402"/>
        </w:tabs>
        <w:ind w:left="426"/>
        <w:rPr>
          <w:bCs/>
          <w:lang w:val="en-US"/>
        </w:rPr>
      </w:pPr>
      <w:r>
        <w:rPr>
          <w:bCs/>
        </w:rPr>
        <w:tab/>
      </w:r>
      <w:r>
        <w:rPr>
          <w:bCs/>
          <w:lang w:val="en-US"/>
        </w:rPr>
        <w:t xml:space="preserve">Pengumpulan data dilakukan dengan mengunduh hasil rekapitulasi koesioner dari </w:t>
      </w:r>
      <w:r w:rsidRPr="00A76476">
        <w:rPr>
          <w:bCs/>
          <w:i/>
          <w:iCs/>
          <w:lang w:val="en-US"/>
        </w:rPr>
        <w:t>google form</w:t>
      </w:r>
      <w:r>
        <w:rPr>
          <w:bCs/>
          <w:lang w:val="en-US"/>
        </w:rPr>
        <w:t>, dan melakukan tabulasi secara manual sesuai dengan pertanyaan/ pernyataan yang ada pada kuesioner.</w:t>
      </w:r>
    </w:p>
    <w:p w14:paraId="7E7F87B9" w14:textId="77777777" w:rsidR="007F6982" w:rsidRPr="00596BC6" w:rsidRDefault="007F6982" w:rsidP="00E037FD">
      <w:pPr>
        <w:pStyle w:val="Heading4"/>
        <w:numPr>
          <w:ilvl w:val="0"/>
          <w:numId w:val="0"/>
        </w:numPr>
        <w:ind w:left="720" w:hanging="720"/>
      </w:pPr>
      <w:r w:rsidRPr="00596BC6">
        <w:t>F.</w:t>
      </w:r>
      <w:r w:rsidRPr="00596BC6">
        <w:rPr>
          <w:lang w:val="en-US"/>
        </w:rPr>
        <w:t xml:space="preserve"> </w:t>
      </w:r>
      <w:r w:rsidRPr="00596BC6">
        <w:rPr>
          <w:lang w:val="en-US"/>
        </w:rPr>
        <w:tab/>
      </w:r>
      <w:r w:rsidRPr="00596BC6">
        <w:t xml:space="preserve">Definisi Operasional Variabel </w:t>
      </w:r>
    </w:p>
    <w:p w14:paraId="7D86C2AF" w14:textId="31548F2F" w:rsidR="007F6982" w:rsidRPr="00596BC6" w:rsidRDefault="00E306DA" w:rsidP="00E306DA">
      <w:pPr>
        <w:tabs>
          <w:tab w:val="left" w:pos="426"/>
          <w:tab w:val="left" w:pos="851"/>
          <w:tab w:val="left" w:pos="1276"/>
          <w:tab w:val="left" w:pos="1701"/>
          <w:tab w:val="left" w:pos="2127"/>
          <w:tab w:val="left" w:pos="2552"/>
          <w:tab w:val="left" w:pos="2977"/>
          <w:tab w:val="left" w:pos="3402"/>
        </w:tabs>
        <w:ind w:left="426"/>
      </w:pPr>
      <w:r>
        <w:tab/>
      </w:r>
      <w:r w:rsidR="007F6982" w:rsidRPr="00596BC6">
        <w:t xml:space="preserve">Definisi </w:t>
      </w:r>
      <w:r w:rsidR="007F6982" w:rsidRPr="00E306DA">
        <w:rPr>
          <w:bCs/>
        </w:rPr>
        <w:t>operasional</w:t>
      </w:r>
      <w:r w:rsidR="007F6982" w:rsidRPr="00596BC6">
        <w:t xml:space="preserve"> variabel merupakan penarikan batasan yang menjelaskan ciri-ciri spesifik yang lebih substansive dari suatu konsep dengan tujuan untuk memberikan gambaran tentang bagaimana suatu variabel </w:t>
      </w:r>
      <w:r w:rsidR="007F6982" w:rsidRPr="00596BC6">
        <w:lastRenderedPageBreak/>
        <w:t>akan diukur, oleh karena itu, variabel harus mempunyai pengertian ya</w:t>
      </w:r>
      <w:r w:rsidR="006B1788">
        <w:t>ng sangat spesifik dan terukur.</w:t>
      </w:r>
    </w:p>
    <w:p w14:paraId="051CA58F" w14:textId="416B7630" w:rsidR="004F7FA3" w:rsidRPr="00B37F0D" w:rsidRDefault="007F6982" w:rsidP="004F7FA3">
      <w:pPr>
        <w:spacing w:line="360" w:lineRule="auto"/>
        <w:jc w:val="center"/>
        <w:rPr>
          <w:lang w:val="en-US"/>
        </w:rPr>
      </w:pPr>
      <w:r w:rsidRPr="00B37F0D">
        <w:t xml:space="preserve">Tabel </w:t>
      </w:r>
      <w:r w:rsidRPr="00B37F0D">
        <w:rPr>
          <w:lang w:val="en-US"/>
        </w:rPr>
        <w:t>III.1</w:t>
      </w:r>
      <w:r w:rsidR="009502B5" w:rsidRPr="00B37F0D">
        <w:rPr>
          <w:lang w:val="en-US"/>
        </w:rPr>
        <w:t xml:space="preserve"> </w:t>
      </w:r>
    </w:p>
    <w:p w14:paraId="1BE21A52" w14:textId="60922631" w:rsidR="007F6982" w:rsidRPr="00B37F0D" w:rsidRDefault="00A43942" w:rsidP="004F7FA3">
      <w:pPr>
        <w:spacing w:line="360" w:lineRule="auto"/>
        <w:jc w:val="center"/>
      </w:pPr>
      <w:r>
        <w:rPr>
          <w:noProof/>
          <w:lang w:val="en-US"/>
        </w:rPr>
        <mc:AlternateContent>
          <mc:Choice Requires="wps">
            <w:drawing>
              <wp:anchor distT="45720" distB="45720" distL="114300" distR="114300" simplePos="0" relativeHeight="251744256" behindDoc="0" locked="0" layoutInCell="1" allowOverlap="1" wp14:anchorId="7DFEF426" wp14:editId="476C1B2A">
                <wp:simplePos x="0" y="0"/>
                <wp:positionH relativeFrom="column">
                  <wp:posOffset>3513455</wp:posOffset>
                </wp:positionH>
                <wp:positionV relativeFrom="paragraph">
                  <wp:posOffset>7283450</wp:posOffset>
                </wp:positionV>
                <wp:extent cx="2360930" cy="1404620"/>
                <wp:effectExtent l="0" t="0" r="20320" b="1016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3CCD19C" w14:textId="2295AE80" w:rsidR="00FD131A" w:rsidRDefault="00FD131A" w:rsidP="00A43942">
                            <w:pPr>
                              <w:spacing w:line="240" w:lineRule="auto"/>
                            </w:pPr>
                            <w:r>
                              <w:rPr>
                                <w:lang w:val="en-US"/>
                              </w:rPr>
                              <w:t>Berlanjut ke halaman 3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76.65pt;margin-top:573.5pt;width:185.9pt;height:110.6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" strokecolor="window">
                <v:textbox style="mso-fit-shape-to-text:t">
                  <w:txbxContent>
                    <w:p w14:paraId="53CCD19C" w14:textId="2295AE80" w:rsidR="00FD131A" w:rsidRDefault="00FD131A" w:rsidP="00A43942">
                      <w:pPr>
                        <w:spacing w:line="240" w:lineRule="auto"/>
                      </w:pPr>
                      <w:r>
                        <w:rPr>
                          <w:lang w:val="en-US"/>
                        </w:rPr>
                        <w:t>Berlanjut ke halaman 35</w:t>
                      </w:r>
                    </w:p>
                  </w:txbxContent>
                </v:textbox>
              </v:shape>
            </w:pict>
          </mc:Fallback>
        </mc:AlternateContent>
      </w:r>
      <w:r w:rsidR="007F6982" w:rsidRPr="00B37F0D">
        <w:t xml:space="preserve">Definisi Operasional Variabel </w:t>
      </w:r>
    </w:p>
    <w:tbl>
      <w:tblPr>
        <w:tblStyle w:val="TableGrid"/>
        <w:tblW w:w="7938" w:type="dxa"/>
        <w:tblInd w:w="-5" w:type="dxa"/>
        <w:tblLayout w:type="fixed"/>
        <w:tblLook w:val="04A0" w:firstRow="1" w:lastRow="0" w:firstColumn="1" w:lastColumn="0" w:noHBand="0" w:noVBand="1"/>
      </w:tblPr>
      <w:tblGrid>
        <w:gridCol w:w="709"/>
        <w:gridCol w:w="1559"/>
        <w:gridCol w:w="3402"/>
        <w:gridCol w:w="2268"/>
      </w:tblGrid>
      <w:tr w:rsidR="007F6982" w:rsidRPr="00596BC6" w14:paraId="6B382FB4" w14:textId="77777777" w:rsidTr="004F7FA3">
        <w:tc>
          <w:tcPr>
            <w:tcW w:w="709" w:type="dxa"/>
          </w:tcPr>
          <w:p w14:paraId="4C186AB2" w14:textId="77777777" w:rsidR="007F6982" w:rsidRPr="00596BC6" w:rsidRDefault="007F6982" w:rsidP="007F6982">
            <w:pPr>
              <w:pStyle w:val="ListParagraph"/>
              <w:tabs>
                <w:tab w:val="left" w:pos="7740"/>
              </w:tabs>
              <w:spacing w:line="360" w:lineRule="auto"/>
              <w:ind w:left="0"/>
              <w:jc w:val="center"/>
              <w:rPr>
                <w:b/>
                <w:bCs/>
              </w:rPr>
            </w:pPr>
            <w:r w:rsidRPr="00596BC6">
              <w:rPr>
                <w:b/>
                <w:bCs/>
              </w:rPr>
              <w:t>No.</w:t>
            </w:r>
          </w:p>
        </w:tc>
        <w:tc>
          <w:tcPr>
            <w:tcW w:w="1559" w:type="dxa"/>
          </w:tcPr>
          <w:p w14:paraId="5FC1FD43" w14:textId="77777777" w:rsidR="007F6982" w:rsidRPr="00596BC6" w:rsidRDefault="007F6982" w:rsidP="007F6982">
            <w:pPr>
              <w:pStyle w:val="ListParagraph"/>
              <w:tabs>
                <w:tab w:val="left" w:pos="7740"/>
              </w:tabs>
              <w:spacing w:line="360" w:lineRule="auto"/>
              <w:ind w:left="0"/>
              <w:jc w:val="center"/>
              <w:rPr>
                <w:b/>
                <w:bCs/>
              </w:rPr>
            </w:pPr>
            <w:r w:rsidRPr="00596BC6">
              <w:rPr>
                <w:b/>
                <w:bCs/>
              </w:rPr>
              <w:t>Variabel</w:t>
            </w:r>
          </w:p>
        </w:tc>
        <w:tc>
          <w:tcPr>
            <w:tcW w:w="3402" w:type="dxa"/>
          </w:tcPr>
          <w:p w14:paraId="301DE1EF" w14:textId="77777777" w:rsidR="007F6982" w:rsidRPr="00596BC6" w:rsidRDefault="007F6982" w:rsidP="007F6982">
            <w:pPr>
              <w:pStyle w:val="ListParagraph"/>
              <w:tabs>
                <w:tab w:val="left" w:pos="7740"/>
              </w:tabs>
              <w:spacing w:line="360" w:lineRule="auto"/>
              <w:ind w:left="0"/>
              <w:jc w:val="center"/>
              <w:rPr>
                <w:b/>
                <w:bCs/>
              </w:rPr>
            </w:pPr>
            <w:r w:rsidRPr="00596BC6">
              <w:rPr>
                <w:b/>
                <w:bCs/>
              </w:rPr>
              <w:t>Definisi</w:t>
            </w:r>
          </w:p>
        </w:tc>
        <w:tc>
          <w:tcPr>
            <w:tcW w:w="2268" w:type="dxa"/>
          </w:tcPr>
          <w:p w14:paraId="05716B90" w14:textId="77777777" w:rsidR="007F6982" w:rsidRPr="00596BC6" w:rsidRDefault="007F6982" w:rsidP="007F6982">
            <w:pPr>
              <w:pStyle w:val="ListParagraph"/>
              <w:tabs>
                <w:tab w:val="left" w:pos="7740"/>
              </w:tabs>
              <w:spacing w:line="360" w:lineRule="auto"/>
              <w:ind w:left="0"/>
              <w:jc w:val="center"/>
              <w:rPr>
                <w:b/>
                <w:bCs/>
              </w:rPr>
            </w:pPr>
            <w:r w:rsidRPr="00596BC6">
              <w:rPr>
                <w:b/>
                <w:bCs/>
              </w:rPr>
              <w:t>Indikator</w:t>
            </w:r>
          </w:p>
        </w:tc>
      </w:tr>
      <w:tr w:rsidR="007F6982" w:rsidRPr="00596BC6" w14:paraId="18938F37" w14:textId="77777777" w:rsidTr="004F7FA3">
        <w:tc>
          <w:tcPr>
            <w:tcW w:w="709" w:type="dxa"/>
          </w:tcPr>
          <w:p w14:paraId="658AF5AA" w14:textId="77777777" w:rsidR="007F6982" w:rsidRPr="00596BC6" w:rsidRDefault="007F6982" w:rsidP="007F6982">
            <w:pPr>
              <w:pStyle w:val="ListParagraph"/>
              <w:tabs>
                <w:tab w:val="left" w:pos="7740"/>
              </w:tabs>
              <w:spacing w:line="360" w:lineRule="auto"/>
              <w:ind w:left="0"/>
              <w:rPr>
                <w:b/>
                <w:bCs/>
              </w:rPr>
            </w:pPr>
            <w:r w:rsidRPr="00596BC6">
              <w:rPr>
                <w:b/>
                <w:bCs/>
              </w:rPr>
              <w:t>1.</w:t>
            </w:r>
          </w:p>
        </w:tc>
        <w:tc>
          <w:tcPr>
            <w:tcW w:w="1559" w:type="dxa"/>
          </w:tcPr>
          <w:p w14:paraId="1EFF5C8B" w14:textId="77777777" w:rsidR="007F6982" w:rsidRPr="00596BC6" w:rsidRDefault="007F6982" w:rsidP="007F6982">
            <w:pPr>
              <w:pStyle w:val="ListParagraph"/>
              <w:tabs>
                <w:tab w:val="left" w:pos="7740"/>
              </w:tabs>
              <w:spacing w:line="276" w:lineRule="auto"/>
              <w:ind w:left="0"/>
              <w:rPr>
                <w:b/>
                <w:bCs/>
                <w:lang w:val="en-US"/>
              </w:rPr>
            </w:pPr>
            <w:r w:rsidRPr="00596BC6">
              <w:rPr>
                <w:b/>
                <w:bCs/>
                <w:lang w:val="en-US"/>
              </w:rPr>
              <w:t>Keputusan Pembelian  (Y)</w:t>
            </w:r>
          </w:p>
        </w:tc>
        <w:tc>
          <w:tcPr>
            <w:tcW w:w="3402" w:type="dxa"/>
          </w:tcPr>
          <w:p w14:paraId="458DF58C" w14:textId="77777777" w:rsidR="007F6982" w:rsidRPr="00596BC6" w:rsidRDefault="007F6982" w:rsidP="007F6982">
            <w:pPr>
              <w:pStyle w:val="ListParagraph"/>
              <w:tabs>
                <w:tab w:val="left" w:pos="7740"/>
              </w:tabs>
              <w:spacing w:line="276" w:lineRule="auto"/>
              <w:ind w:left="0"/>
            </w:pPr>
            <w:r w:rsidRPr="00596BC6">
              <w:rPr>
                <w:lang w:val="en-US"/>
              </w:rPr>
              <w:t xml:space="preserve">Merupakan sikap dari konsumen dalam memutuskan pembelian suatu barang dan jasa. </w:t>
            </w:r>
          </w:p>
        </w:tc>
        <w:tc>
          <w:tcPr>
            <w:tcW w:w="2268" w:type="dxa"/>
          </w:tcPr>
          <w:p w14:paraId="7211C669"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biasaan dalam membeli produk.</w:t>
            </w:r>
          </w:p>
          <w:p w14:paraId="2EF5A015"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inginan untuk membeli produk.</w:t>
            </w:r>
          </w:p>
          <w:p w14:paraId="200B1BE0"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Prioritas dalam pembelian suatu produk tetentu.</w:t>
            </w:r>
          </w:p>
          <w:p w14:paraId="65391679"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sediaan untuk berkorban dalam mendapatkan suatu produk.</w:t>
            </w:r>
          </w:p>
          <w:p w14:paraId="5A1FFF57"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Pembelian produk bedasarkan manfaat produk dan harapan.</w:t>
            </w:r>
          </w:p>
        </w:tc>
      </w:tr>
      <w:tr w:rsidR="007F6982" w:rsidRPr="00596BC6" w14:paraId="3E3F69B4" w14:textId="77777777" w:rsidTr="004F7FA3">
        <w:tc>
          <w:tcPr>
            <w:tcW w:w="709" w:type="dxa"/>
          </w:tcPr>
          <w:p w14:paraId="6FE9E5F4" w14:textId="77777777" w:rsidR="007F6982" w:rsidRPr="00596BC6" w:rsidRDefault="007F6982" w:rsidP="007F6982">
            <w:pPr>
              <w:pStyle w:val="ListParagraph"/>
              <w:tabs>
                <w:tab w:val="left" w:pos="7740"/>
              </w:tabs>
              <w:spacing w:line="360" w:lineRule="auto"/>
              <w:ind w:left="0"/>
              <w:rPr>
                <w:b/>
                <w:bCs/>
              </w:rPr>
            </w:pPr>
            <w:r w:rsidRPr="00596BC6">
              <w:rPr>
                <w:b/>
                <w:bCs/>
              </w:rPr>
              <w:t>2.</w:t>
            </w:r>
          </w:p>
        </w:tc>
        <w:tc>
          <w:tcPr>
            <w:tcW w:w="1559" w:type="dxa"/>
          </w:tcPr>
          <w:p w14:paraId="7B27AB96" w14:textId="77777777" w:rsidR="007F6982" w:rsidRPr="00596BC6" w:rsidRDefault="007F6982" w:rsidP="007F6982">
            <w:pPr>
              <w:pStyle w:val="ListParagraph"/>
              <w:tabs>
                <w:tab w:val="left" w:pos="7740"/>
              </w:tabs>
              <w:spacing w:line="276" w:lineRule="auto"/>
              <w:ind w:left="0"/>
              <w:rPr>
                <w:b/>
                <w:bCs/>
                <w:lang w:val="en-US"/>
              </w:rPr>
            </w:pPr>
            <w:r w:rsidRPr="00596BC6">
              <w:rPr>
                <w:b/>
                <w:bCs/>
                <w:i/>
                <w:iCs/>
                <w:lang w:val="en-US"/>
              </w:rPr>
              <w:t>Online Customer Review</w:t>
            </w:r>
            <w:r w:rsidRPr="00596BC6">
              <w:rPr>
                <w:b/>
                <w:bCs/>
                <w:lang w:val="en-US"/>
              </w:rPr>
              <w:t xml:space="preserve"> (X1)</w:t>
            </w:r>
          </w:p>
        </w:tc>
        <w:tc>
          <w:tcPr>
            <w:tcW w:w="3402" w:type="dxa"/>
          </w:tcPr>
          <w:p w14:paraId="3BEE93B3" w14:textId="77777777" w:rsidR="007F6982" w:rsidRPr="00596BC6" w:rsidRDefault="007F6982" w:rsidP="007F6982">
            <w:pPr>
              <w:pStyle w:val="ListParagraph"/>
              <w:tabs>
                <w:tab w:val="left" w:pos="7740"/>
              </w:tabs>
              <w:spacing w:line="276" w:lineRule="auto"/>
              <w:ind w:left="0"/>
            </w:pPr>
            <w:r w:rsidRPr="00596BC6">
              <w:rPr>
                <w:lang w:val="en-US"/>
              </w:rPr>
              <w:t xml:space="preserve">Ulasan yang diberikan oleh konsumen terkait dengan informasi hasil evaluasi pembelian/penggunaan suatu produk tentang berbagai macam aspek. Konsumen bisa mendapatkan  kualitas produk yang diinginkan dari ulasan dan pengalaman yang ditulis oleh konsumen yang telah membeli produk dari penjual </w:t>
            </w:r>
            <w:r w:rsidRPr="00596BC6">
              <w:rPr>
                <w:i/>
                <w:lang w:val="en-US"/>
              </w:rPr>
              <w:t>online</w:t>
            </w:r>
            <w:r w:rsidRPr="00596BC6">
              <w:rPr>
                <w:lang w:val="en-US"/>
              </w:rPr>
              <w:t xml:space="preserve"> sebelumnya</w:t>
            </w:r>
          </w:p>
        </w:tc>
        <w:tc>
          <w:tcPr>
            <w:tcW w:w="2268" w:type="dxa"/>
          </w:tcPr>
          <w:p w14:paraId="4AA51DC2"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usefulness</w:t>
            </w:r>
          </w:p>
          <w:p w14:paraId="3B736C40"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enjoyment</w:t>
            </w:r>
          </w:p>
          <w:p w14:paraId="560CA5BF"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control</w:t>
            </w:r>
          </w:p>
        </w:tc>
      </w:tr>
      <w:tr w:rsidR="007F6982" w:rsidRPr="00596BC6" w14:paraId="4AF47804" w14:textId="77777777" w:rsidTr="004F7FA3">
        <w:tc>
          <w:tcPr>
            <w:tcW w:w="709" w:type="dxa"/>
          </w:tcPr>
          <w:p w14:paraId="21C6E5A6" w14:textId="77777777" w:rsidR="007F6982" w:rsidRPr="00596BC6" w:rsidRDefault="007F6982" w:rsidP="007F6982">
            <w:pPr>
              <w:pStyle w:val="ListParagraph"/>
              <w:tabs>
                <w:tab w:val="left" w:pos="7740"/>
              </w:tabs>
              <w:spacing w:line="360" w:lineRule="auto"/>
              <w:ind w:left="0"/>
              <w:rPr>
                <w:b/>
                <w:bCs/>
              </w:rPr>
            </w:pPr>
            <w:r w:rsidRPr="00596BC6">
              <w:rPr>
                <w:b/>
                <w:bCs/>
              </w:rPr>
              <w:t>3.</w:t>
            </w:r>
          </w:p>
        </w:tc>
        <w:tc>
          <w:tcPr>
            <w:tcW w:w="1559" w:type="dxa"/>
          </w:tcPr>
          <w:p w14:paraId="6664E12D" w14:textId="77777777" w:rsidR="007F6982" w:rsidRPr="00596BC6" w:rsidRDefault="007F6982" w:rsidP="007F6982">
            <w:pPr>
              <w:pStyle w:val="ListParagraph"/>
              <w:tabs>
                <w:tab w:val="left" w:pos="7740"/>
              </w:tabs>
              <w:spacing w:line="276" w:lineRule="auto"/>
              <w:ind w:left="0"/>
              <w:rPr>
                <w:b/>
                <w:bCs/>
                <w:lang w:val="en-US"/>
              </w:rPr>
            </w:pPr>
            <w:r w:rsidRPr="00596BC6">
              <w:rPr>
                <w:b/>
                <w:bCs/>
                <w:lang w:val="en-US"/>
              </w:rPr>
              <w:t>Penggunaan Sosial Media (X2)</w:t>
            </w:r>
          </w:p>
        </w:tc>
        <w:tc>
          <w:tcPr>
            <w:tcW w:w="3402" w:type="dxa"/>
          </w:tcPr>
          <w:p w14:paraId="471F6D50" w14:textId="77777777" w:rsidR="007F6982" w:rsidRPr="00596BC6" w:rsidRDefault="007F6982" w:rsidP="007F6982">
            <w:pPr>
              <w:pStyle w:val="ListParagraph"/>
              <w:tabs>
                <w:tab w:val="left" w:pos="7740"/>
              </w:tabs>
              <w:spacing w:line="276" w:lineRule="auto"/>
              <w:ind w:left="0"/>
            </w:pPr>
            <w:r w:rsidRPr="00596BC6">
              <w:rPr>
                <w:lang w:val="en-US"/>
              </w:rPr>
              <w:t>A</w:t>
            </w:r>
            <w:r w:rsidRPr="00596BC6">
              <w:t>lat komunikasi pemasaran untuk mempromosikan produk atau jasa dengan menggunakan pemanfaatan teknologi dan interaksi dari para penggunanya.</w:t>
            </w:r>
          </w:p>
        </w:tc>
        <w:tc>
          <w:tcPr>
            <w:tcW w:w="2268" w:type="dxa"/>
          </w:tcPr>
          <w:p w14:paraId="1BB17A78"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Adanya konten yang menarik dan menghibur.</w:t>
            </w:r>
          </w:p>
          <w:p w14:paraId="02B4105C" w14:textId="4F112A5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Adanya interaksi antara konsumen dengan penjual.</w:t>
            </w:r>
            <w:r w:rsidR="00A43942">
              <w:rPr>
                <w:noProof/>
                <w:lang w:val="en-US"/>
              </w:rPr>
              <w:t xml:space="preserve"> </w:t>
            </w:r>
          </w:p>
          <w:p w14:paraId="50E446D4" w14:textId="6E8C9675"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 xml:space="preserve">Adanya interaksi </w:t>
            </w:r>
            <w:r w:rsidRPr="00596BC6">
              <w:rPr>
                <w:lang w:val="en-US"/>
              </w:rPr>
              <w:lastRenderedPageBreak/>
              <w:t>antara konsumen dengan konsumen lain.</w:t>
            </w:r>
          </w:p>
          <w:p w14:paraId="607E0FB4"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Kemudahan untuk pencarian informasi produk.</w:t>
            </w:r>
          </w:p>
          <w:p w14:paraId="5F2D5151"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Kemudahan untuk mengkomunikasikan informasi pada publik.</w:t>
            </w:r>
          </w:p>
          <w:p w14:paraId="689583F7"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Tingkat kepercayaan pada media sosial.</w:t>
            </w:r>
          </w:p>
        </w:tc>
      </w:tr>
      <w:tr w:rsidR="007F6982" w:rsidRPr="00596BC6" w14:paraId="69968EF1" w14:textId="77777777" w:rsidTr="004F7FA3">
        <w:tc>
          <w:tcPr>
            <w:tcW w:w="709" w:type="dxa"/>
          </w:tcPr>
          <w:p w14:paraId="1FAD10C4" w14:textId="77777777" w:rsidR="007F6982" w:rsidRPr="00596BC6" w:rsidRDefault="007F6982" w:rsidP="007F6982">
            <w:pPr>
              <w:pStyle w:val="ListParagraph"/>
              <w:tabs>
                <w:tab w:val="left" w:pos="7740"/>
              </w:tabs>
              <w:spacing w:line="360" w:lineRule="auto"/>
              <w:ind w:left="0"/>
              <w:rPr>
                <w:b/>
                <w:bCs/>
              </w:rPr>
            </w:pPr>
            <w:r w:rsidRPr="00596BC6">
              <w:rPr>
                <w:b/>
                <w:bCs/>
              </w:rPr>
              <w:lastRenderedPageBreak/>
              <w:t>4.</w:t>
            </w:r>
          </w:p>
        </w:tc>
        <w:tc>
          <w:tcPr>
            <w:tcW w:w="1559" w:type="dxa"/>
          </w:tcPr>
          <w:p w14:paraId="4D68E47A" w14:textId="77777777" w:rsidR="007F6982" w:rsidRPr="00596BC6" w:rsidRDefault="007F6982" w:rsidP="007F6982">
            <w:pPr>
              <w:pStyle w:val="ListParagraph"/>
              <w:tabs>
                <w:tab w:val="left" w:pos="7740"/>
              </w:tabs>
              <w:spacing w:line="276" w:lineRule="auto"/>
              <w:ind w:left="0"/>
              <w:rPr>
                <w:b/>
                <w:bCs/>
                <w:lang w:val="en-US"/>
              </w:rPr>
            </w:pPr>
            <w:r w:rsidRPr="00596BC6">
              <w:rPr>
                <w:b/>
                <w:bCs/>
                <w:i/>
                <w:iCs/>
                <w:lang w:val="en-US"/>
              </w:rPr>
              <w:t xml:space="preserve">Brand Trust </w:t>
            </w:r>
            <w:r w:rsidRPr="00596BC6">
              <w:rPr>
                <w:b/>
                <w:bCs/>
                <w:lang w:val="en-US"/>
              </w:rPr>
              <w:t xml:space="preserve"> (X3) </w:t>
            </w:r>
          </w:p>
        </w:tc>
        <w:tc>
          <w:tcPr>
            <w:tcW w:w="3402" w:type="dxa"/>
          </w:tcPr>
          <w:p w14:paraId="4C11FBC7" w14:textId="77777777" w:rsidR="007F6982" w:rsidRPr="00596BC6" w:rsidRDefault="007F6982" w:rsidP="007F6982">
            <w:pPr>
              <w:pStyle w:val="ListParagraph"/>
              <w:tabs>
                <w:tab w:val="left" w:pos="7740"/>
              </w:tabs>
              <w:spacing w:line="276" w:lineRule="auto"/>
              <w:ind w:left="0"/>
            </w:pPr>
            <w:r w:rsidRPr="00596BC6">
              <w:rPr>
                <w:lang w:val="en-US"/>
              </w:rPr>
              <w:t>K</w:t>
            </w:r>
            <w:r w:rsidRPr="00596BC6">
              <w:t xml:space="preserve">eyakinan </w:t>
            </w:r>
            <w:r w:rsidRPr="00596BC6">
              <w:rPr>
                <w:lang w:val="en-US"/>
              </w:rPr>
              <w:t>konsumen</w:t>
            </w:r>
            <w:r w:rsidRPr="00596BC6">
              <w:t xml:space="preserve"> terhadap suatu merek karena adanya ekspektasi bahwa merek tersebut dapat memberikan hasil yang positif.</w:t>
            </w:r>
          </w:p>
        </w:tc>
        <w:tc>
          <w:tcPr>
            <w:tcW w:w="2268" w:type="dxa"/>
          </w:tcPr>
          <w:p w14:paraId="68F4EADD"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handalan  </w:t>
            </w:r>
          </w:p>
          <w:p w14:paraId="16E31DDE"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jujuran </w:t>
            </w:r>
          </w:p>
          <w:p w14:paraId="21FD919C"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pedulian  </w:t>
            </w:r>
          </w:p>
          <w:p w14:paraId="17C7DDD9" w14:textId="77777777" w:rsidR="007F6982" w:rsidRPr="00596BC6" w:rsidRDefault="007F6982" w:rsidP="007F6982">
            <w:pPr>
              <w:pStyle w:val="ListParagraph"/>
              <w:numPr>
                <w:ilvl w:val="0"/>
                <w:numId w:val="38"/>
              </w:numPr>
              <w:tabs>
                <w:tab w:val="left" w:pos="7740"/>
              </w:tabs>
              <w:spacing w:line="276" w:lineRule="auto"/>
              <w:jc w:val="left"/>
            </w:pPr>
            <w:r w:rsidRPr="00596BC6">
              <w:t>Kredibilitas</w:t>
            </w:r>
          </w:p>
        </w:tc>
      </w:tr>
    </w:tbl>
    <w:p w14:paraId="4FF6ADD5" w14:textId="22750AD4" w:rsidR="007F6982" w:rsidRPr="00596BC6" w:rsidRDefault="00A43942" w:rsidP="007F6982">
      <w:pPr>
        <w:tabs>
          <w:tab w:val="left" w:pos="426"/>
          <w:tab w:val="left" w:pos="851"/>
          <w:tab w:val="left" w:pos="1276"/>
          <w:tab w:val="left" w:pos="1701"/>
          <w:tab w:val="left" w:pos="2127"/>
          <w:tab w:val="left" w:pos="2552"/>
          <w:tab w:val="left" w:pos="2977"/>
          <w:tab w:val="left" w:pos="3402"/>
        </w:tabs>
        <w:ind w:left="852" w:hanging="426"/>
        <w:rPr>
          <w:b/>
          <w:bCs/>
          <w:lang w:val="en-GB"/>
        </w:rPr>
      </w:pPr>
      <w:r>
        <w:rPr>
          <w:noProof/>
          <w:lang w:val="en-US"/>
        </w:rPr>
        <mc:AlternateContent>
          <mc:Choice Requires="wps">
            <w:drawing>
              <wp:anchor distT="45720" distB="45720" distL="114300" distR="114300" simplePos="0" relativeHeight="251746304" behindDoc="0" locked="0" layoutInCell="1" allowOverlap="1" wp14:anchorId="113111D0" wp14:editId="58D5F311">
                <wp:simplePos x="0" y="0"/>
                <wp:positionH relativeFrom="column">
                  <wp:posOffset>-96520</wp:posOffset>
                </wp:positionH>
                <wp:positionV relativeFrom="paragraph">
                  <wp:posOffset>-4859655</wp:posOffset>
                </wp:positionV>
                <wp:extent cx="2360930" cy="1404620"/>
                <wp:effectExtent l="0" t="0" r="20320" b="1016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4C1CF677" w14:textId="4121C306" w:rsidR="00FD131A" w:rsidRDefault="00FD131A" w:rsidP="00A43942">
                            <w:pPr>
                              <w:spacing w:line="240" w:lineRule="auto"/>
                            </w:pPr>
                            <w:r>
                              <w:rPr>
                                <w:lang w:val="en-US"/>
                              </w:rPr>
                              <w:t>Lanjutan dari halaman 3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6pt;margin-top:-382.65pt;width:185.9pt;height:110.6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" strokecolor="window">
                <v:textbox style="mso-fit-shape-to-text:t">
                  <w:txbxContent>
                    <w:p w14:paraId="4C1CF677" w14:textId="4121C306" w:rsidR="00FD131A" w:rsidRDefault="00FD131A" w:rsidP="00A43942">
                      <w:pPr>
                        <w:spacing w:line="240" w:lineRule="auto"/>
                      </w:pPr>
                      <w:r>
                        <w:rPr>
                          <w:lang w:val="en-US"/>
                        </w:rPr>
                        <w:t>Lanjutan dari halaman 34</w:t>
                      </w:r>
                    </w:p>
                  </w:txbxContent>
                </v:textbox>
              </v:shape>
            </w:pict>
          </mc:Fallback>
        </mc:AlternateContent>
      </w:r>
    </w:p>
    <w:p w14:paraId="4577AF00" w14:textId="77777777" w:rsidR="007F6982" w:rsidRPr="00596BC6" w:rsidRDefault="007F6982" w:rsidP="00E037FD">
      <w:pPr>
        <w:pStyle w:val="Heading4"/>
        <w:numPr>
          <w:ilvl w:val="0"/>
          <w:numId w:val="0"/>
        </w:numPr>
        <w:ind w:left="720" w:hanging="720"/>
      </w:pPr>
      <w:r w:rsidRPr="00596BC6">
        <w:t>G.  Analisis Data</w:t>
      </w:r>
    </w:p>
    <w:p w14:paraId="1B817F0D" w14:textId="77777777" w:rsidR="007F6982" w:rsidRPr="00596BC6" w:rsidRDefault="007F6982" w:rsidP="007F6982">
      <w:pPr>
        <w:tabs>
          <w:tab w:val="left" w:pos="426"/>
          <w:tab w:val="left" w:pos="1276"/>
          <w:tab w:val="left" w:pos="1701"/>
          <w:tab w:val="left" w:pos="2127"/>
          <w:tab w:val="left" w:pos="2552"/>
          <w:tab w:val="left" w:pos="2977"/>
          <w:tab w:val="left" w:pos="3402"/>
        </w:tabs>
        <w:ind w:left="426" w:firstLine="567"/>
        <w:rPr>
          <w:i/>
          <w:iCs/>
        </w:rPr>
      </w:pPr>
      <w:r w:rsidRPr="00596BC6">
        <w:t>Model penelitian yang diformulasikan bergantung pada teknik analisis data yang digunakan. Dikarenakan dalam penelitian ini antara variabel bebas, variabel antara dan variabel terikat terdapat hubungan kausal (sebab akibat), maka teknik analisis data yang digunakan adalah analisis regresi linier sederhana (</w:t>
      </w:r>
      <w:r w:rsidRPr="00596BC6">
        <w:rPr>
          <w:i/>
          <w:iCs/>
        </w:rPr>
        <w:t>simple linear regression).</w:t>
      </w:r>
    </w:p>
    <w:p w14:paraId="51F3C65A" w14:textId="22CF5CC7" w:rsidR="007F6982" w:rsidRPr="004F7FA3" w:rsidRDefault="000A38F7" w:rsidP="007F6982">
      <w:pPr>
        <w:pStyle w:val="Heading2"/>
        <w:tabs>
          <w:tab w:val="left" w:pos="851"/>
          <w:tab w:val="left" w:pos="1276"/>
          <w:tab w:val="left" w:pos="1701"/>
          <w:tab w:val="left" w:pos="2127"/>
          <w:tab w:val="left" w:pos="2552"/>
          <w:tab w:val="left" w:pos="2977"/>
          <w:tab w:val="left" w:pos="3402"/>
        </w:tabs>
        <w:ind w:left="1276" w:hanging="850"/>
        <w:rPr>
          <w:b w:val="0"/>
          <w:szCs w:val="24"/>
        </w:rPr>
      </w:pPr>
      <w:bookmarkStart w:id="3" w:name="_Toc92801445"/>
      <w:r w:rsidRPr="004F7FA3">
        <w:rPr>
          <w:b w:val="0"/>
          <w:szCs w:val="24"/>
        </w:rPr>
        <w:t>1</w:t>
      </w:r>
      <w:r w:rsidR="007F6982" w:rsidRPr="004F7FA3">
        <w:rPr>
          <w:b w:val="0"/>
          <w:szCs w:val="24"/>
        </w:rPr>
        <w:t>.</w:t>
      </w:r>
      <w:r w:rsidR="007F6982" w:rsidRPr="004F7FA3">
        <w:rPr>
          <w:b w:val="0"/>
          <w:szCs w:val="24"/>
        </w:rPr>
        <w:tab/>
        <w:t>Uji Instrument</w:t>
      </w:r>
      <w:bookmarkEnd w:id="3"/>
    </w:p>
    <w:p w14:paraId="100D401E" w14:textId="1C486FCD" w:rsidR="007F6982" w:rsidRPr="00596BC6" w:rsidRDefault="000A38F7" w:rsidP="007F6982">
      <w:pPr>
        <w:tabs>
          <w:tab w:val="left" w:pos="851"/>
          <w:tab w:val="left" w:pos="1276"/>
          <w:tab w:val="left" w:pos="1701"/>
          <w:tab w:val="left" w:pos="2127"/>
          <w:tab w:val="left" w:pos="2552"/>
          <w:tab w:val="left" w:pos="2977"/>
          <w:tab w:val="left" w:pos="3402"/>
        </w:tabs>
        <w:ind w:left="1702" w:hanging="851"/>
      </w:pPr>
      <w:r>
        <w:rPr>
          <w:lang w:val="en-US"/>
        </w:rPr>
        <w:t>a.</w:t>
      </w:r>
      <w:r w:rsidR="007F6982" w:rsidRPr="00596BC6">
        <w:t xml:space="preserve"> </w:t>
      </w:r>
      <w:r w:rsidR="007F6982" w:rsidRPr="00596BC6">
        <w:tab/>
        <w:t xml:space="preserve">Validitas </w:t>
      </w:r>
    </w:p>
    <w:p w14:paraId="67617512" w14:textId="54A5BA00" w:rsidR="007F6982" w:rsidRPr="00596BC6" w:rsidRDefault="007F6982" w:rsidP="007F6982">
      <w:pPr>
        <w:tabs>
          <w:tab w:val="left" w:pos="851"/>
          <w:tab w:val="left" w:pos="1276"/>
          <w:tab w:val="left" w:pos="2127"/>
          <w:tab w:val="left" w:pos="2552"/>
          <w:tab w:val="left" w:pos="2977"/>
          <w:tab w:val="left" w:pos="3402"/>
        </w:tabs>
        <w:ind w:left="1276" w:firstLine="567"/>
      </w:pPr>
      <w:r w:rsidRPr="00596BC6">
        <w:t xml:space="preserve">Validitas adalah suatu indeks yang menunjukkan alat ukur itu benar-benar mengukur apa yang diukur </w:t>
      </w:r>
      <w:r w:rsidRPr="00596BC6">
        <w:rPr>
          <w:noProof/>
        </w:rPr>
        <w:t>(</w:t>
      </w:r>
      <w:bookmarkStart w:id="4" w:name="_Hlk83019558"/>
      <w:r w:rsidRPr="00596BC6">
        <w:rPr>
          <w:noProof/>
        </w:rPr>
        <w:t>Babbie, 2014</w:t>
      </w:r>
      <w:bookmarkEnd w:id="4"/>
      <w:r w:rsidRPr="00596BC6">
        <w:rPr>
          <w:noProof/>
        </w:rPr>
        <w:t>)</w:t>
      </w:r>
      <w:r w:rsidRPr="00596BC6">
        <w:t xml:space="preserve">. Dan untuk </w:t>
      </w:r>
      <w:r w:rsidRPr="00596BC6">
        <w:lastRenderedPageBreak/>
        <w:t>mengukur kuesioner yang kita susun tersebut apakah telah sesuai dengan kriteria yang diinginkan maka diperlukan suatu uji yang disebut sebagai uji korelasi antara skor (nilai) tiap-tiap item (pertanyaan) dengan</w:t>
      </w:r>
      <w:r w:rsidR="004F7FA3">
        <w:t xml:space="preserve"> skor total kuesioneri tersebut</w:t>
      </w:r>
      <w:r w:rsidRPr="00596BC6">
        <w:t>.</w:t>
      </w:r>
    </w:p>
    <w:p w14:paraId="20D519E5" w14:textId="77777777" w:rsidR="007F6982" w:rsidRPr="00596BC6" w:rsidRDefault="007F6982" w:rsidP="007F6982">
      <w:pPr>
        <w:tabs>
          <w:tab w:val="left" w:pos="851"/>
          <w:tab w:val="left" w:pos="1276"/>
          <w:tab w:val="left" w:pos="2127"/>
          <w:tab w:val="left" w:pos="2552"/>
          <w:tab w:val="left" w:pos="2977"/>
          <w:tab w:val="left" w:pos="3402"/>
        </w:tabs>
        <w:ind w:left="1276" w:firstLine="567"/>
        <w:rPr>
          <w:lang w:val="en-US"/>
        </w:rPr>
      </w:pPr>
      <w:r w:rsidRPr="00596BC6">
        <w:rPr>
          <w:lang w:val="en-US"/>
        </w:rPr>
        <w:t>Berdasarkan hasil uji validitas yang dilakukan diperoleh hasil sebagai berikut:</w:t>
      </w:r>
    </w:p>
    <w:p w14:paraId="1C20EE65" w14:textId="77777777" w:rsidR="004F7FA3"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Tabel III.2</w:t>
      </w:r>
      <w:r w:rsidR="009502B5" w:rsidRPr="00B37F0D">
        <w:rPr>
          <w:bCs/>
          <w:lang w:val="en-US"/>
        </w:rPr>
        <w:t xml:space="preserve"> </w:t>
      </w:r>
    </w:p>
    <w:p w14:paraId="384ABEC7" w14:textId="543F515B" w:rsidR="007F6982" w:rsidRPr="00B37F0D" w:rsidRDefault="007F6982" w:rsidP="008D5FE6">
      <w:pPr>
        <w:tabs>
          <w:tab w:val="left" w:pos="851"/>
          <w:tab w:val="left" w:pos="1276"/>
          <w:tab w:val="left" w:pos="2127"/>
          <w:tab w:val="left" w:pos="2552"/>
          <w:tab w:val="left" w:pos="2977"/>
          <w:tab w:val="left" w:pos="3402"/>
        </w:tabs>
        <w:spacing w:line="360" w:lineRule="auto"/>
        <w:ind w:left="1276"/>
        <w:jc w:val="center"/>
        <w:rPr>
          <w:lang w:val="en-US"/>
        </w:rPr>
      </w:pPr>
      <w:r w:rsidRPr="00B37F0D">
        <w:rPr>
          <w:bCs/>
          <w:lang w:val="en-US"/>
        </w:rPr>
        <w:t>Uji Validitas Item Keputusan</w:t>
      </w:r>
      <w:r w:rsidRPr="00B37F0D">
        <w:rPr>
          <w:lang w:val="en-US"/>
        </w:rPr>
        <w:t xml:space="preserve"> </w:t>
      </w:r>
      <w:r w:rsidRPr="00B37F0D">
        <w:rPr>
          <w:bCs/>
          <w:lang w:val="en-US"/>
        </w:rPr>
        <w:t>Pembelian</w:t>
      </w:r>
      <w:r w:rsidRPr="00B37F0D">
        <w:rPr>
          <w:bCs/>
          <w:i/>
          <w:iCs/>
          <w:lang w:val="en-US"/>
        </w:rPr>
        <w:t xml:space="preserve"> </w:t>
      </w:r>
      <w:r w:rsidRPr="00B37F0D">
        <w:rPr>
          <w:bCs/>
          <w:lang w:val="en-US"/>
        </w:rPr>
        <w:t>(Y)</w:t>
      </w:r>
    </w:p>
    <w:tbl>
      <w:tblPr>
        <w:tblStyle w:val="TableGrid"/>
        <w:tblW w:w="0" w:type="auto"/>
        <w:tblInd w:w="1276" w:type="dxa"/>
        <w:tblLook w:val="04A0" w:firstRow="1" w:lastRow="0" w:firstColumn="1" w:lastColumn="0" w:noHBand="0" w:noVBand="1"/>
      </w:tblPr>
      <w:tblGrid>
        <w:gridCol w:w="1662"/>
        <w:gridCol w:w="1705"/>
        <w:gridCol w:w="1687"/>
        <w:gridCol w:w="1823"/>
      </w:tblGrid>
      <w:tr w:rsidR="007F6982" w:rsidRPr="00596BC6" w14:paraId="7B47E363" w14:textId="77777777" w:rsidTr="007F6982">
        <w:tc>
          <w:tcPr>
            <w:tcW w:w="1981" w:type="dxa"/>
          </w:tcPr>
          <w:p w14:paraId="2685985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6E32C08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2C10392F"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056E809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61260C0D" w14:textId="77777777" w:rsidTr="007F6982">
        <w:tc>
          <w:tcPr>
            <w:tcW w:w="1981" w:type="dxa"/>
          </w:tcPr>
          <w:p w14:paraId="0FEB588F"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1</w:t>
            </w:r>
          </w:p>
          <w:p w14:paraId="52B128B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2</w:t>
            </w:r>
          </w:p>
          <w:p w14:paraId="7173A1E2"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3</w:t>
            </w:r>
          </w:p>
          <w:p w14:paraId="7C165E2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4</w:t>
            </w:r>
          </w:p>
          <w:p w14:paraId="0126CC2C"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5</w:t>
            </w:r>
          </w:p>
        </w:tc>
        <w:tc>
          <w:tcPr>
            <w:tcW w:w="1982" w:type="dxa"/>
          </w:tcPr>
          <w:p w14:paraId="48736AE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05</w:t>
            </w:r>
          </w:p>
          <w:p w14:paraId="0ED9259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63</w:t>
            </w:r>
          </w:p>
          <w:p w14:paraId="3B83F8F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05</w:t>
            </w:r>
          </w:p>
          <w:p w14:paraId="50F2A67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67</w:t>
            </w:r>
          </w:p>
          <w:p w14:paraId="07E83C4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698</w:t>
            </w:r>
          </w:p>
        </w:tc>
        <w:tc>
          <w:tcPr>
            <w:tcW w:w="1982" w:type="dxa"/>
          </w:tcPr>
          <w:p w14:paraId="735D59F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5F514154"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B44233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00887F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255006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01FD119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4987AB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48A976EF"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28448A3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87810B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0BA94B2F"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78B5F23C" w14:textId="48498F12"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Tabel di atas menunjukkan korelasi item-item keputusan pembelian memiliki nilai r</w:t>
      </w:r>
      <w:r w:rsidRPr="00596BC6">
        <w:rPr>
          <w:vertAlign w:val="subscript"/>
          <w:lang w:val="en-US"/>
        </w:rPr>
        <w:t>hitung</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keputusan pembelian</w:t>
      </w:r>
      <w:r w:rsidRPr="00596BC6">
        <w:rPr>
          <w:i/>
          <w:iCs/>
          <w:lang w:val="en-US"/>
        </w:rPr>
        <w:t xml:space="preserve"> </w:t>
      </w:r>
      <w:r w:rsidRPr="00596BC6">
        <w:rPr>
          <w:lang w:val="en-US"/>
        </w:rPr>
        <w:t>(Y) adalah valid.</w:t>
      </w:r>
    </w:p>
    <w:p w14:paraId="6C530137" w14:textId="77777777" w:rsidR="004F7FA3"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Tabel III.3 </w:t>
      </w:r>
    </w:p>
    <w:p w14:paraId="5A94442A" w14:textId="15F17CF2" w:rsidR="007F6982"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Uji Validitas Item </w:t>
      </w:r>
      <w:bookmarkStart w:id="5" w:name="_Hlk92703243"/>
      <w:r w:rsidRPr="00B37F0D">
        <w:rPr>
          <w:bCs/>
          <w:i/>
          <w:iCs/>
          <w:lang w:val="en-US"/>
        </w:rPr>
        <w:t xml:space="preserve">Online Customer Review </w:t>
      </w:r>
      <w:bookmarkEnd w:id="5"/>
      <w:r w:rsidRPr="00B37F0D">
        <w:rPr>
          <w:bCs/>
          <w:lang w:val="en-US"/>
        </w:rPr>
        <w:t>(X1)</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4E6497DC" w14:textId="77777777" w:rsidTr="007F6982">
        <w:tc>
          <w:tcPr>
            <w:tcW w:w="1981" w:type="dxa"/>
          </w:tcPr>
          <w:p w14:paraId="0507E8B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1B764AD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24227FC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5A8C2B4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16AFF841" w14:textId="77777777" w:rsidTr="007F6982">
        <w:tc>
          <w:tcPr>
            <w:tcW w:w="1981" w:type="dxa"/>
          </w:tcPr>
          <w:p w14:paraId="0422A9B1"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1</w:t>
            </w:r>
          </w:p>
          <w:p w14:paraId="40D4ABD0"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2</w:t>
            </w:r>
          </w:p>
          <w:p w14:paraId="39D0337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3</w:t>
            </w:r>
          </w:p>
          <w:p w14:paraId="03531B19"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4</w:t>
            </w:r>
          </w:p>
          <w:p w14:paraId="264350C5"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5</w:t>
            </w:r>
          </w:p>
        </w:tc>
        <w:tc>
          <w:tcPr>
            <w:tcW w:w="1982" w:type="dxa"/>
          </w:tcPr>
          <w:p w14:paraId="7F7E625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92</w:t>
            </w:r>
          </w:p>
          <w:p w14:paraId="2E90A7F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8</w:t>
            </w:r>
          </w:p>
          <w:p w14:paraId="7E884CE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56</w:t>
            </w:r>
          </w:p>
          <w:p w14:paraId="4DFC01A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92</w:t>
            </w:r>
          </w:p>
          <w:p w14:paraId="57D850B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8</w:t>
            </w:r>
          </w:p>
        </w:tc>
        <w:tc>
          <w:tcPr>
            <w:tcW w:w="1982" w:type="dxa"/>
          </w:tcPr>
          <w:p w14:paraId="209C54C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286DB5F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3EA330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AB5324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457466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1334D17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C55436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1E06EF6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0B1C06F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4D42CC99"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77D393F3"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44A6D7E3" w14:textId="5630079D" w:rsidR="00945838" w:rsidRDefault="007F6982" w:rsidP="00A43942">
      <w:pPr>
        <w:tabs>
          <w:tab w:val="left" w:pos="851"/>
          <w:tab w:val="left" w:pos="1276"/>
          <w:tab w:val="left" w:pos="1701"/>
          <w:tab w:val="left" w:pos="2127"/>
          <w:tab w:val="left" w:pos="2552"/>
          <w:tab w:val="left" w:pos="2977"/>
          <w:tab w:val="left" w:pos="3402"/>
        </w:tabs>
        <w:ind w:left="1276"/>
        <w:rPr>
          <w:lang w:val="en-US"/>
        </w:rPr>
      </w:pPr>
      <w:r w:rsidRPr="00596BC6">
        <w:rPr>
          <w:lang w:val="en-US"/>
        </w:rPr>
        <w:lastRenderedPageBreak/>
        <w:tab/>
        <w:t xml:space="preserve">Tabel di atas menunjukkan korelasi item-item </w:t>
      </w:r>
      <w:r w:rsidRPr="00596BC6">
        <w:rPr>
          <w:i/>
          <w:iCs/>
          <w:lang w:val="en-US"/>
        </w:rPr>
        <w:t>online customer review</w:t>
      </w:r>
      <w:r w:rsidRPr="00596BC6">
        <w:rPr>
          <w:lang w:val="en-US"/>
        </w:rPr>
        <w:t xml:space="preserve"> memiliki nilai r</w:t>
      </w:r>
      <w:r w:rsidRPr="00596BC6">
        <w:rPr>
          <w:vertAlign w:val="subscript"/>
          <w:lang w:val="en-US"/>
        </w:rPr>
        <w:t>hitung</w:t>
      </w:r>
      <w:r w:rsidR="004C4D80">
        <w:rPr>
          <w:vertAlign w:val="subscript"/>
          <w:lang w:val="en-US"/>
        </w:rPr>
        <w:t xml:space="preserve"> </w:t>
      </w:r>
      <w:r w:rsidR="004C4D80">
        <w:rPr>
          <w:lang w:val="en-US"/>
        </w:rPr>
        <w:t xml:space="preserve">≥ </w:t>
      </w:r>
      <w:r w:rsidRPr="00596BC6">
        <w:rPr>
          <w:lang w:val="en-US"/>
        </w:rPr>
        <w:t>r</w:t>
      </w:r>
      <w:r w:rsidRPr="00596BC6">
        <w:rPr>
          <w:vertAlign w:val="subscript"/>
          <w:lang w:val="en-US"/>
        </w:rPr>
        <w:t>tabel</w:t>
      </w:r>
      <w:r w:rsidRPr="00596BC6">
        <w:rPr>
          <w:lang w:val="en-US"/>
        </w:rPr>
        <w:t xml:space="preserve"> (0,444), seluruh item pada variabel </w:t>
      </w:r>
      <w:r w:rsidRPr="00596BC6">
        <w:rPr>
          <w:i/>
          <w:iCs/>
          <w:lang w:val="en-US"/>
        </w:rPr>
        <w:t xml:space="preserve">online cutomer review </w:t>
      </w:r>
      <w:r w:rsidR="00A43942">
        <w:rPr>
          <w:lang w:val="en-US"/>
        </w:rPr>
        <w:t>(X1) adalah valid.</w:t>
      </w:r>
    </w:p>
    <w:p w14:paraId="4158BB44" w14:textId="77777777" w:rsidR="004C4D80" w:rsidRPr="00B37F0D" w:rsidRDefault="007F6982" w:rsidP="007C4EB0">
      <w:pPr>
        <w:tabs>
          <w:tab w:val="left" w:pos="851"/>
          <w:tab w:val="left" w:pos="1276"/>
          <w:tab w:val="left" w:pos="2127"/>
          <w:tab w:val="left" w:pos="2552"/>
          <w:tab w:val="left" w:pos="2977"/>
          <w:tab w:val="left" w:pos="3402"/>
        </w:tabs>
        <w:spacing w:line="360" w:lineRule="auto"/>
        <w:ind w:left="1276" w:hanging="425"/>
        <w:jc w:val="center"/>
        <w:rPr>
          <w:bCs/>
          <w:lang w:val="en-US"/>
        </w:rPr>
      </w:pPr>
      <w:r w:rsidRPr="00B37F0D">
        <w:rPr>
          <w:bCs/>
          <w:lang w:val="en-US"/>
        </w:rPr>
        <w:t xml:space="preserve">Tabel III.4 </w:t>
      </w:r>
      <w:r w:rsidR="00945838" w:rsidRPr="00B37F0D">
        <w:rPr>
          <w:bCs/>
          <w:lang w:val="en-US"/>
        </w:rPr>
        <w:t xml:space="preserve"> </w:t>
      </w:r>
    </w:p>
    <w:p w14:paraId="609A2E52" w14:textId="0C520364" w:rsidR="007F6982" w:rsidRPr="00B37F0D" w:rsidRDefault="007F6982" w:rsidP="007C4EB0">
      <w:pPr>
        <w:tabs>
          <w:tab w:val="left" w:pos="851"/>
          <w:tab w:val="left" w:pos="1276"/>
          <w:tab w:val="left" w:pos="2127"/>
          <w:tab w:val="left" w:pos="2552"/>
          <w:tab w:val="left" w:pos="2977"/>
          <w:tab w:val="left" w:pos="3402"/>
        </w:tabs>
        <w:spacing w:line="360" w:lineRule="auto"/>
        <w:ind w:left="1276" w:hanging="425"/>
        <w:jc w:val="center"/>
        <w:rPr>
          <w:bCs/>
          <w:lang w:val="en-US"/>
        </w:rPr>
      </w:pPr>
      <w:r w:rsidRPr="00B37F0D">
        <w:rPr>
          <w:bCs/>
          <w:lang w:val="en-US"/>
        </w:rPr>
        <w:t>Uji Validitas Item Penggunaan Media Sosial</w:t>
      </w:r>
      <w:r w:rsidRPr="00B37F0D">
        <w:rPr>
          <w:bCs/>
          <w:i/>
          <w:iCs/>
          <w:lang w:val="en-US"/>
        </w:rPr>
        <w:t xml:space="preserve"> </w:t>
      </w:r>
      <w:r w:rsidRPr="00B37F0D">
        <w:rPr>
          <w:bCs/>
          <w:lang w:val="en-US"/>
        </w:rPr>
        <w:t>(X2)</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7F714CBA" w14:textId="77777777" w:rsidTr="007F6982">
        <w:tc>
          <w:tcPr>
            <w:tcW w:w="1981" w:type="dxa"/>
          </w:tcPr>
          <w:p w14:paraId="15EFE1E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2EB8F8F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0932C94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7C5FBA0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7E4453AD" w14:textId="77777777" w:rsidTr="007F6982">
        <w:tc>
          <w:tcPr>
            <w:tcW w:w="1981" w:type="dxa"/>
          </w:tcPr>
          <w:p w14:paraId="38996AD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1</w:t>
            </w:r>
          </w:p>
          <w:p w14:paraId="70A489E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2</w:t>
            </w:r>
          </w:p>
          <w:p w14:paraId="734B4DEA"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3</w:t>
            </w:r>
          </w:p>
          <w:p w14:paraId="2AF8F289"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4</w:t>
            </w:r>
          </w:p>
          <w:p w14:paraId="2B7D343C"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5</w:t>
            </w:r>
          </w:p>
        </w:tc>
        <w:tc>
          <w:tcPr>
            <w:tcW w:w="1982" w:type="dxa"/>
          </w:tcPr>
          <w:p w14:paraId="7D4999B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34</w:t>
            </w:r>
          </w:p>
          <w:p w14:paraId="0B9A087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34</w:t>
            </w:r>
          </w:p>
          <w:p w14:paraId="2F43D67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641</w:t>
            </w:r>
          </w:p>
          <w:p w14:paraId="588731C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14</w:t>
            </w:r>
          </w:p>
          <w:p w14:paraId="558E638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34</w:t>
            </w:r>
          </w:p>
        </w:tc>
        <w:tc>
          <w:tcPr>
            <w:tcW w:w="1982" w:type="dxa"/>
          </w:tcPr>
          <w:p w14:paraId="528C4A7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6B129C9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40D238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7186BA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0EE794D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65455FB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317582A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04227A6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39BF195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33CCAF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1E4B1926"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42107FAD" w14:textId="2B723266"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Tabel di atas menunjukkan korelasi item-item penggunaan media sosial memiliki nilai r</w:t>
      </w:r>
      <w:r w:rsidRPr="00596BC6">
        <w:rPr>
          <w:vertAlign w:val="subscript"/>
          <w:lang w:val="en-US"/>
        </w:rPr>
        <w:t>hitung</w:t>
      </w:r>
      <w:r w:rsidRPr="00596BC6">
        <w:rPr>
          <w:lang w:val="en-US"/>
        </w:rPr>
        <w:t xml:space="preserve"> </w:t>
      </w:r>
      <w:r w:rsidR="004C4D80">
        <w:rPr>
          <w:lang w:val="en-US"/>
        </w:rPr>
        <w:t>≥</w:t>
      </w:r>
      <w:r w:rsidRPr="00596BC6">
        <w:rPr>
          <w:lang w:val="en-US"/>
        </w:rPr>
        <w:t xml:space="preserve"> r</w:t>
      </w:r>
      <w:r w:rsidRPr="00596BC6">
        <w:rPr>
          <w:vertAlign w:val="subscript"/>
          <w:lang w:val="en-US"/>
        </w:rPr>
        <w:t>tabel</w:t>
      </w:r>
      <w:r w:rsidRPr="00596BC6">
        <w:rPr>
          <w:lang w:val="en-US"/>
        </w:rPr>
        <w:t xml:space="preserve"> (0,444), seluruh item pada variabel penggunaan media sosial</w:t>
      </w:r>
      <w:r w:rsidRPr="00596BC6">
        <w:rPr>
          <w:i/>
          <w:iCs/>
          <w:lang w:val="en-US"/>
        </w:rPr>
        <w:t xml:space="preserve"> </w:t>
      </w:r>
      <w:r w:rsidRPr="00596BC6">
        <w:rPr>
          <w:lang w:val="en-US"/>
        </w:rPr>
        <w:t>(X2) adalah valid.</w:t>
      </w:r>
    </w:p>
    <w:p w14:paraId="346884C3" w14:textId="77777777" w:rsidR="004C4D80" w:rsidRPr="00B37F0D" w:rsidRDefault="007F6982" w:rsidP="00A10495">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Tabel III.5 </w:t>
      </w:r>
    </w:p>
    <w:p w14:paraId="06917F89" w14:textId="09DB12AF" w:rsidR="007F6982" w:rsidRPr="00B37F0D" w:rsidRDefault="007F6982" w:rsidP="00A10495">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Uji Validitas Item </w:t>
      </w:r>
      <w:r w:rsidRPr="00B37F0D">
        <w:rPr>
          <w:bCs/>
          <w:i/>
          <w:iCs/>
          <w:lang w:val="en-US"/>
        </w:rPr>
        <w:t xml:space="preserve">Brand Trust </w:t>
      </w:r>
      <w:r w:rsidRPr="00B37F0D">
        <w:rPr>
          <w:bCs/>
          <w:lang w:val="en-US"/>
        </w:rPr>
        <w:t>(X3)</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236F0FC7" w14:textId="77777777" w:rsidTr="007F6982">
        <w:tc>
          <w:tcPr>
            <w:tcW w:w="1981" w:type="dxa"/>
          </w:tcPr>
          <w:p w14:paraId="16D66D9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3B37AE0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621CDAE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0807846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63A62F1D" w14:textId="77777777" w:rsidTr="007F6982">
        <w:tc>
          <w:tcPr>
            <w:tcW w:w="1981" w:type="dxa"/>
          </w:tcPr>
          <w:p w14:paraId="76BD0D25"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1</w:t>
            </w:r>
          </w:p>
          <w:p w14:paraId="4DAE4C10"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2</w:t>
            </w:r>
          </w:p>
          <w:p w14:paraId="32A8D2F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3</w:t>
            </w:r>
          </w:p>
          <w:p w14:paraId="11B1F658"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4</w:t>
            </w:r>
          </w:p>
          <w:p w14:paraId="734452AD"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5</w:t>
            </w:r>
          </w:p>
        </w:tc>
        <w:tc>
          <w:tcPr>
            <w:tcW w:w="1982" w:type="dxa"/>
          </w:tcPr>
          <w:p w14:paraId="1F24A65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96</w:t>
            </w:r>
          </w:p>
          <w:p w14:paraId="5C0E3C3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6</w:t>
            </w:r>
          </w:p>
          <w:p w14:paraId="2929A17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99</w:t>
            </w:r>
          </w:p>
          <w:p w14:paraId="3D2419A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52</w:t>
            </w:r>
          </w:p>
          <w:p w14:paraId="2CF8600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6</w:t>
            </w:r>
          </w:p>
        </w:tc>
        <w:tc>
          <w:tcPr>
            <w:tcW w:w="1982" w:type="dxa"/>
          </w:tcPr>
          <w:p w14:paraId="4F88AFE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9D1161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548929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C2DAEA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F93500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51712DE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DF9B96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04B564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1539A6F4"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5FC6AB4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796A67B0"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0218CA52" w14:textId="68D5D895"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 xml:space="preserve">Tabel di atas menunjukkan korelasi item-item </w:t>
      </w:r>
      <w:r w:rsidRPr="00596BC6">
        <w:rPr>
          <w:i/>
          <w:iCs/>
          <w:lang w:val="en-US"/>
        </w:rPr>
        <w:t>brand trust</w:t>
      </w:r>
      <w:r w:rsidRPr="00596BC6">
        <w:rPr>
          <w:lang w:val="en-US"/>
        </w:rPr>
        <w:t xml:space="preserve"> memiliki nilai r</w:t>
      </w:r>
      <w:r w:rsidRPr="00596BC6">
        <w:rPr>
          <w:vertAlign w:val="subscript"/>
          <w:lang w:val="en-US"/>
        </w:rPr>
        <w:t>hitung</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w:t>
      </w:r>
      <w:r w:rsidRPr="00596BC6">
        <w:rPr>
          <w:i/>
          <w:iCs/>
          <w:lang w:val="en-US"/>
        </w:rPr>
        <w:t>brand trust</w:t>
      </w:r>
      <w:r w:rsidRPr="00596BC6">
        <w:rPr>
          <w:lang w:val="en-US"/>
        </w:rPr>
        <w:t xml:space="preserve"> (X3) adalah valid.</w:t>
      </w:r>
    </w:p>
    <w:p w14:paraId="0C16572D" w14:textId="403B47CD" w:rsidR="007F6982" w:rsidRPr="00596BC6" w:rsidRDefault="004E6AA3" w:rsidP="004E6AA3">
      <w:pPr>
        <w:pStyle w:val="ListParagraph"/>
        <w:tabs>
          <w:tab w:val="left" w:pos="851"/>
          <w:tab w:val="left" w:pos="1276"/>
          <w:tab w:val="left" w:pos="1701"/>
          <w:tab w:val="left" w:pos="2127"/>
          <w:tab w:val="left" w:pos="2552"/>
          <w:tab w:val="left" w:pos="2977"/>
          <w:tab w:val="left" w:pos="3402"/>
        </w:tabs>
        <w:ind w:left="1636" w:hanging="785"/>
        <w:rPr>
          <w:lang w:val="sv-SE"/>
        </w:rPr>
      </w:pPr>
      <w:r>
        <w:rPr>
          <w:lang w:val="sv-SE"/>
        </w:rPr>
        <w:lastRenderedPageBreak/>
        <w:t>b.</w:t>
      </w:r>
      <w:r>
        <w:rPr>
          <w:lang w:val="sv-SE"/>
        </w:rPr>
        <w:tab/>
      </w:r>
      <w:r w:rsidR="007F6982" w:rsidRPr="00596BC6">
        <w:rPr>
          <w:lang w:val="sv-SE"/>
        </w:rPr>
        <w:t xml:space="preserve">Reliabilitas </w:t>
      </w:r>
    </w:p>
    <w:p w14:paraId="501B1358" w14:textId="77777777" w:rsidR="007F6982" w:rsidRPr="00596BC6" w:rsidRDefault="007F6982" w:rsidP="007F6982">
      <w:pPr>
        <w:tabs>
          <w:tab w:val="left" w:pos="851"/>
          <w:tab w:val="left" w:pos="1276"/>
          <w:tab w:val="left" w:pos="2127"/>
          <w:tab w:val="left" w:pos="2552"/>
          <w:tab w:val="left" w:pos="2977"/>
          <w:tab w:val="left" w:pos="3402"/>
        </w:tabs>
        <w:ind w:left="1276" w:hanging="142"/>
        <w:rPr>
          <w:lang w:val="sv-SE"/>
        </w:rPr>
      </w:pPr>
      <w:r w:rsidRPr="00596BC6">
        <w:rPr>
          <w:lang w:val="sv-SE"/>
        </w:rPr>
        <w:tab/>
        <w:t xml:space="preserve">Reliabilitas adalah suatu instrumen yang cukup dapat dipercaya untuk digunakan sebagai alat pengumpul data karena instrumen tersebut sudah baik </w:t>
      </w:r>
      <w:r w:rsidRPr="00596BC6">
        <w:rPr>
          <w:noProof/>
        </w:rPr>
        <w:t>(Davidson, 201</w:t>
      </w:r>
      <w:r w:rsidRPr="00596BC6">
        <w:rPr>
          <w:noProof/>
          <w:lang w:val="en-GB"/>
        </w:rPr>
        <w:t>8</w:t>
      </w:r>
      <w:r w:rsidRPr="00596BC6">
        <w:rPr>
          <w:noProof/>
        </w:rPr>
        <w:t>)</w:t>
      </w:r>
      <w:r w:rsidRPr="00596BC6">
        <w:rPr>
          <w:lang w:val="sv-SE"/>
        </w:rPr>
        <w:t>. Adapun hasil uji reliabilitas, dapat dilihat pada tabel berikut.</w:t>
      </w:r>
    </w:p>
    <w:p w14:paraId="770ECC09" w14:textId="77777777" w:rsidR="00B37F0D" w:rsidRDefault="007F6982" w:rsidP="007F6982">
      <w:pPr>
        <w:tabs>
          <w:tab w:val="left" w:pos="851"/>
          <w:tab w:val="left" w:pos="1276"/>
          <w:tab w:val="left" w:pos="2127"/>
          <w:tab w:val="left" w:pos="2552"/>
          <w:tab w:val="left" w:pos="2977"/>
          <w:tab w:val="left" w:pos="3402"/>
        </w:tabs>
        <w:spacing w:line="360" w:lineRule="auto"/>
        <w:ind w:left="1276" w:hanging="283"/>
        <w:jc w:val="center"/>
        <w:rPr>
          <w:bCs/>
          <w:lang w:val="en-US"/>
        </w:rPr>
      </w:pPr>
      <w:r w:rsidRPr="00B37F0D">
        <w:rPr>
          <w:bCs/>
          <w:lang w:val="en-US"/>
        </w:rPr>
        <w:t xml:space="preserve">Tabel III.6 </w:t>
      </w:r>
    </w:p>
    <w:p w14:paraId="61567E50" w14:textId="4DE576E3" w:rsidR="007F6982" w:rsidRPr="00B37F0D" w:rsidRDefault="007F6982" w:rsidP="007F6982">
      <w:pPr>
        <w:tabs>
          <w:tab w:val="left" w:pos="851"/>
          <w:tab w:val="left" w:pos="1276"/>
          <w:tab w:val="left" w:pos="2127"/>
          <w:tab w:val="left" w:pos="2552"/>
          <w:tab w:val="left" w:pos="2977"/>
          <w:tab w:val="left" w:pos="3402"/>
        </w:tabs>
        <w:spacing w:line="360" w:lineRule="auto"/>
        <w:ind w:left="1276" w:hanging="283"/>
        <w:jc w:val="center"/>
        <w:rPr>
          <w:bCs/>
          <w:lang w:val="en-US"/>
        </w:rPr>
      </w:pPr>
      <w:r w:rsidRPr="00B37F0D">
        <w:rPr>
          <w:bCs/>
          <w:lang w:val="en-US"/>
        </w:rPr>
        <w:t>Uji Relibilitas Kuesioner</w:t>
      </w:r>
    </w:p>
    <w:tbl>
      <w:tblPr>
        <w:tblStyle w:val="TableGrid"/>
        <w:tblW w:w="7140" w:type="dxa"/>
        <w:tblInd w:w="704" w:type="dxa"/>
        <w:tblLook w:val="04A0" w:firstRow="1" w:lastRow="0" w:firstColumn="1" w:lastColumn="0" w:noHBand="0" w:noVBand="1"/>
      </w:tblPr>
      <w:tblGrid>
        <w:gridCol w:w="2824"/>
        <w:gridCol w:w="1286"/>
        <w:gridCol w:w="1274"/>
        <w:gridCol w:w="1756"/>
      </w:tblGrid>
      <w:tr w:rsidR="007F6982" w:rsidRPr="00596BC6" w14:paraId="4B4A9A55" w14:textId="77777777" w:rsidTr="007F6982">
        <w:tc>
          <w:tcPr>
            <w:tcW w:w="2824" w:type="dxa"/>
            <w:vAlign w:val="center"/>
          </w:tcPr>
          <w:p w14:paraId="4E38B09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286" w:type="dxa"/>
            <w:vAlign w:val="center"/>
          </w:tcPr>
          <w:p w14:paraId="6FDC199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Cronbach's Alpha</w:t>
            </w:r>
          </w:p>
        </w:tc>
        <w:tc>
          <w:tcPr>
            <w:tcW w:w="1274" w:type="dxa"/>
            <w:vAlign w:val="center"/>
          </w:tcPr>
          <w:p w14:paraId="69CE127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756" w:type="dxa"/>
            <w:vAlign w:val="center"/>
          </w:tcPr>
          <w:p w14:paraId="21A8297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4E37FB54" w14:textId="77777777" w:rsidTr="007F6982">
        <w:tc>
          <w:tcPr>
            <w:tcW w:w="2824" w:type="dxa"/>
          </w:tcPr>
          <w:p w14:paraId="080F9742"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i/>
                <w:iCs/>
                <w:lang w:val="en-US"/>
              </w:rPr>
            </w:pPr>
            <w:r w:rsidRPr="00596BC6">
              <w:rPr>
                <w:i/>
                <w:iCs/>
                <w:lang w:val="en-US"/>
              </w:rPr>
              <w:t>Online Customer Review</w:t>
            </w:r>
          </w:p>
          <w:p w14:paraId="592A736D"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Pengunaan Sosmed</w:t>
            </w:r>
          </w:p>
          <w:p w14:paraId="4C9AFC21"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i/>
                <w:iCs/>
                <w:lang w:val="en-US"/>
              </w:rPr>
            </w:pPr>
            <w:r w:rsidRPr="00596BC6">
              <w:rPr>
                <w:i/>
                <w:iCs/>
                <w:lang w:val="en-US"/>
              </w:rPr>
              <w:t>Band Trust</w:t>
            </w:r>
          </w:p>
          <w:p w14:paraId="70C76E8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Keputusan Pembelian</w:t>
            </w:r>
          </w:p>
        </w:tc>
        <w:tc>
          <w:tcPr>
            <w:tcW w:w="1286" w:type="dxa"/>
          </w:tcPr>
          <w:p w14:paraId="2DE82A8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792</w:t>
            </w:r>
          </w:p>
          <w:p w14:paraId="3EB35B4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38</w:t>
            </w:r>
          </w:p>
          <w:p w14:paraId="01C1600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784</w:t>
            </w:r>
          </w:p>
          <w:p w14:paraId="728EA17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26</w:t>
            </w:r>
          </w:p>
        </w:tc>
        <w:tc>
          <w:tcPr>
            <w:tcW w:w="1274" w:type="dxa"/>
          </w:tcPr>
          <w:p w14:paraId="64D5752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6BFB393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FCE149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FF803F9"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756" w:type="dxa"/>
          </w:tcPr>
          <w:p w14:paraId="28BD469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004AE91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54DD4BC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48B1207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tc>
      </w:tr>
    </w:tbl>
    <w:p w14:paraId="54B1ADE4"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3F68DEA4" w14:textId="36C29CA7" w:rsidR="007F6982" w:rsidRPr="00596BC6" w:rsidRDefault="007F6982" w:rsidP="007F6982">
      <w:pPr>
        <w:tabs>
          <w:tab w:val="left" w:pos="851"/>
          <w:tab w:val="left" w:pos="1276"/>
          <w:tab w:val="left" w:pos="1701"/>
          <w:tab w:val="left" w:pos="2127"/>
          <w:tab w:val="left" w:pos="2552"/>
          <w:tab w:val="left" w:pos="2977"/>
          <w:tab w:val="left" w:pos="3402"/>
        </w:tabs>
        <w:ind w:left="1276"/>
        <w:rPr>
          <w:lang w:val="sv-SE"/>
        </w:rPr>
      </w:pPr>
      <w:r w:rsidRPr="00596BC6">
        <w:rPr>
          <w:lang w:val="en-US"/>
        </w:rPr>
        <w:tab/>
        <w:t xml:space="preserve">Tabel di atas menunjukkan bahwa nilai </w:t>
      </w:r>
      <w:r w:rsidRPr="00596BC6">
        <w:rPr>
          <w:i/>
          <w:iCs/>
          <w:lang w:val="en-US"/>
        </w:rPr>
        <w:t>Cronbach's Alpha</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pada penelitian ini adalah reliabel.</w:t>
      </w:r>
    </w:p>
    <w:p w14:paraId="3532191D" w14:textId="77777777" w:rsidR="007F6982" w:rsidRPr="004C4D80" w:rsidRDefault="007F6982" w:rsidP="007F6982">
      <w:pPr>
        <w:tabs>
          <w:tab w:val="left" w:pos="851"/>
          <w:tab w:val="left" w:pos="1276"/>
          <w:tab w:val="left" w:pos="1701"/>
          <w:tab w:val="left" w:pos="2127"/>
          <w:tab w:val="left" w:pos="2552"/>
          <w:tab w:val="left" w:pos="2977"/>
          <w:tab w:val="left" w:pos="3402"/>
        </w:tabs>
        <w:spacing w:line="240" w:lineRule="auto"/>
        <w:ind w:left="2410" w:hanging="709"/>
      </w:pPr>
    </w:p>
    <w:p w14:paraId="5DFA37B6" w14:textId="5DF6C763" w:rsidR="007F6982" w:rsidRPr="004C4D80" w:rsidRDefault="003D6794" w:rsidP="007F6982">
      <w:pPr>
        <w:pStyle w:val="Heading2"/>
        <w:tabs>
          <w:tab w:val="left" w:pos="851"/>
          <w:tab w:val="left" w:pos="1276"/>
          <w:tab w:val="left" w:pos="1701"/>
          <w:tab w:val="left" w:pos="2127"/>
          <w:tab w:val="left" w:pos="2552"/>
          <w:tab w:val="left" w:pos="2977"/>
          <w:tab w:val="left" w:pos="3402"/>
        </w:tabs>
        <w:ind w:left="1276" w:hanging="850"/>
        <w:rPr>
          <w:b w:val="0"/>
          <w:szCs w:val="24"/>
        </w:rPr>
      </w:pPr>
      <w:bookmarkStart w:id="6" w:name="_Toc92801446"/>
      <w:r w:rsidRPr="004C4D80">
        <w:rPr>
          <w:b w:val="0"/>
          <w:szCs w:val="24"/>
        </w:rPr>
        <w:t>2</w:t>
      </w:r>
      <w:r w:rsidR="007F6982" w:rsidRPr="004C4D80">
        <w:rPr>
          <w:b w:val="0"/>
          <w:szCs w:val="24"/>
        </w:rPr>
        <w:t>.</w:t>
      </w:r>
      <w:r w:rsidR="007F6982" w:rsidRPr="004C4D80">
        <w:rPr>
          <w:b w:val="0"/>
          <w:szCs w:val="24"/>
        </w:rPr>
        <w:tab/>
        <w:t>Uji Asumsi Klasik</w:t>
      </w:r>
      <w:bookmarkEnd w:id="6"/>
    </w:p>
    <w:p w14:paraId="63383A93" w14:textId="77777777" w:rsidR="007F6982" w:rsidRPr="00596BC6" w:rsidRDefault="007F6982" w:rsidP="007F6982">
      <w:pPr>
        <w:tabs>
          <w:tab w:val="left" w:pos="851"/>
          <w:tab w:val="left" w:pos="1418"/>
          <w:tab w:val="left" w:pos="1701"/>
          <w:tab w:val="left" w:pos="2127"/>
          <w:tab w:val="left" w:pos="2552"/>
          <w:tab w:val="left" w:pos="2977"/>
          <w:tab w:val="left" w:pos="3402"/>
        </w:tabs>
        <w:ind w:left="851" w:hanging="1134"/>
        <w:rPr>
          <w:lang w:val="en-US"/>
        </w:rPr>
      </w:pPr>
      <w:r w:rsidRPr="00596BC6">
        <w:rPr>
          <w:lang w:val="en-US"/>
        </w:rPr>
        <w:tab/>
      </w:r>
      <w:r w:rsidRPr="00596BC6">
        <w:rPr>
          <w:lang w:val="en-US"/>
        </w:rPr>
        <w:tab/>
        <w:t xml:space="preserve">Rumus regresi diturunkan dari asumsi-asumsi tertentu, maka data yang akan diregresi harus memenuhi asumsi-asumsi regresi untuk mendapatkan nilai estimasi yang akan bersifat </w:t>
      </w:r>
      <w:r w:rsidRPr="00596BC6">
        <w:rPr>
          <w:i/>
          <w:lang w:val="en-US"/>
        </w:rPr>
        <w:t>BLUE (Best, Linear, Unbiased dan Estimator)</w:t>
      </w:r>
      <w:r w:rsidRPr="00596BC6">
        <w:rPr>
          <w:lang w:val="en-US"/>
        </w:rPr>
        <w:t>. Untuk itu perlu diadakan pengujian asumsi klasik yang meliputi 3 uji, yaitu:</w:t>
      </w:r>
    </w:p>
    <w:p w14:paraId="7F2C0419"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rPr>
          <w:lang w:val="en-US"/>
        </w:rPr>
      </w:pPr>
      <w:r w:rsidRPr="00596BC6">
        <w:rPr>
          <w:lang w:val="en-US"/>
        </w:rPr>
        <w:t>Normalitas</w:t>
      </w:r>
    </w:p>
    <w:p w14:paraId="56A62619" w14:textId="75230ABE" w:rsidR="007F6982" w:rsidRPr="00596BC6" w:rsidRDefault="007F6982" w:rsidP="007F6982">
      <w:pPr>
        <w:tabs>
          <w:tab w:val="left" w:pos="851"/>
          <w:tab w:val="left" w:pos="1276"/>
          <w:tab w:val="left" w:pos="1843"/>
          <w:tab w:val="left" w:pos="2127"/>
          <w:tab w:val="left" w:pos="2552"/>
          <w:tab w:val="left" w:pos="2977"/>
          <w:tab w:val="left" w:pos="3402"/>
        </w:tabs>
        <w:ind w:left="1276" w:hanging="851"/>
      </w:pPr>
      <w:r w:rsidRPr="00596BC6">
        <w:rPr>
          <w:lang w:val="en-US"/>
        </w:rPr>
        <w:lastRenderedPageBreak/>
        <w:tab/>
      </w:r>
      <w:r w:rsidRPr="00596BC6">
        <w:rPr>
          <w:lang w:val="en-US"/>
        </w:rPr>
        <w:tab/>
      </w:r>
      <w:r w:rsidRPr="00596BC6">
        <w:rPr>
          <w:lang w:val="en-US"/>
        </w:rPr>
        <w:tab/>
        <w:t>Uji normalitas bertujuan untuk menguji apakah dalam model regresi variabel penganggu (e) memiliki distribusi normal atau tidak. Untuk menguji normalitas, dapat digunakan Kolmogorov – Smirnov Test. Setelah pengujian dilakukan dengan bantuan program SPSS, output dapat dilihat pada baris paling bawah yang berisi Asymp. Sig. (2-tailed). Interpret</w:t>
      </w:r>
      <w:r w:rsidR="004C4D80">
        <w:rPr>
          <w:lang w:val="en-US"/>
        </w:rPr>
        <w:t>asinya adalah jika pada = 5% p ≥</w:t>
      </w:r>
      <w:r w:rsidRPr="00596BC6">
        <w:rPr>
          <w:lang w:val="en-US"/>
        </w:rPr>
        <w:t xml:space="preserve"> 0,05 maka distribusi data dinyatakan memenuhi asumsi</w:t>
      </w:r>
      <w:r w:rsidR="004C4D80">
        <w:rPr>
          <w:lang w:val="en-US"/>
        </w:rPr>
        <w:t xml:space="preserve"> normalitas, sebaliknya jika p ≤</w:t>
      </w:r>
      <w:r w:rsidRPr="00596BC6">
        <w:rPr>
          <w:lang w:val="en-US"/>
        </w:rPr>
        <w:t xml:space="preserve"> 0,05 maka di</w:t>
      </w:r>
      <w:r w:rsidRPr="00596BC6">
        <w:t xml:space="preserve"> </w:t>
      </w:r>
      <w:r w:rsidRPr="00596BC6">
        <w:rPr>
          <w:lang w:val="en-US"/>
        </w:rPr>
        <w:t>interpretasikan sebagai tidak normal.</w:t>
      </w:r>
    </w:p>
    <w:p w14:paraId="3F106007"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pPr>
      <w:r w:rsidRPr="00596BC6">
        <w:rPr>
          <w:lang w:val="en-US"/>
        </w:rPr>
        <w:t>Heterokedastisitas</w:t>
      </w:r>
    </w:p>
    <w:p w14:paraId="7240C94D"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hanging="426"/>
        <w:rPr>
          <w:lang w:val="en-US"/>
        </w:rPr>
      </w:pPr>
      <w:r w:rsidRPr="00596BC6">
        <w:rPr>
          <w:lang w:val="en-US"/>
        </w:rPr>
        <w:tab/>
      </w:r>
      <w:r w:rsidRPr="00596BC6">
        <w:rPr>
          <w:lang w:val="en-US"/>
        </w:rPr>
        <w:tab/>
      </w:r>
      <w:r w:rsidRPr="00596BC6">
        <w:rPr>
          <w:lang w:val="en-US"/>
        </w:rPr>
        <w:tab/>
        <w:t xml:space="preserve">Heterokedastisitas adalah suatu keadaan jika varian dari e tidak konstan. Masalah heterokedastisitas umum terjadi dalam data </w:t>
      </w:r>
      <w:r w:rsidRPr="00596BC6">
        <w:rPr>
          <w:i/>
          <w:lang w:val="en-US"/>
        </w:rPr>
        <w:t>cross section</w:t>
      </w:r>
      <w:r w:rsidRPr="00596BC6">
        <w:rPr>
          <w:lang w:val="en-US"/>
        </w:rPr>
        <w:t xml:space="preserve"> </w:t>
      </w:r>
      <w:r w:rsidRPr="00596BC6">
        <w:rPr>
          <w:noProof/>
        </w:rPr>
        <w:t>(</w:t>
      </w:r>
      <w:bookmarkStart w:id="7" w:name="_Hlk83019627"/>
      <w:r w:rsidRPr="00596BC6">
        <w:rPr>
          <w:noProof/>
        </w:rPr>
        <w:t>Kothari C., 2015</w:t>
      </w:r>
      <w:bookmarkEnd w:id="7"/>
      <w:r w:rsidRPr="00596BC6">
        <w:rPr>
          <w:noProof/>
        </w:rPr>
        <w:t>)</w:t>
      </w:r>
      <w:r w:rsidRPr="00596BC6">
        <w:rPr>
          <w:lang w:val="en-US"/>
        </w:rPr>
        <w:t>. Hal ini dapat dideteksi dengan menggunakan uji Glejser yang meregresikan nilai absolut residual terhadap variabel independen yang digunakan dalam suatu model regresi. Jika variabel independen ternyata signifikan (sig &lt; 0,05) mempengaruhi absolut residual, ini berarti bahwa dalam data terdapat heteroskedastisitas. Apabila ternyata tidak signifikan (sig &gt; 0,05), berarti bahwa asumsi homoskedastisitas terpenuhi. Model yang baik adalah model yang mempunyai asumsi homokedastisitasnya terpenuhi.</w:t>
      </w:r>
    </w:p>
    <w:p w14:paraId="3A778A3B"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rPr>
          <w:lang w:val="en-US"/>
        </w:rPr>
      </w:pPr>
      <w:r w:rsidRPr="00596BC6">
        <w:rPr>
          <w:lang w:val="en-US"/>
        </w:rPr>
        <w:t>Multikolinearitas</w:t>
      </w:r>
    </w:p>
    <w:p w14:paraId="16FECBA2"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rPr>
          <w:lang w:val="en-US"/>
        </w:rPr>
      </w:pPr>
      <w:r w:rsidRPr="00596BC6">
        <w:tab/>
        <w:t xml:space="preserve">Multikolinearitas merupakan korelasi yang nyata di antara variabel independen dalam sebuah model. Untuk mendeteksi adanya </w:t>
      </w:r>
      <w:r w:rsidRPr="00596BC6">
        <w:lastRenderedPageBreak/>
        <w:t>multikolinearitas dapat dilihat dari nilai Variance Inflation Factor (VIF) atau Tolerance. Jika nilai VIF &gt; 10 atau Tolerance &lt; 0,1 maka hal tersebut menunjukkan bahwa multikolinearitas terjadi antar variabel bebas. Sebaliknya, apabila VIF &lt; 10 atau tolerance &gt; 0,1 maka tidak terjadi multikolinearitas</w:t>
      </w:r>
      <w:r w:rsidRPr="00596BC6">
        <w:rPr>
          <w:lang w:val="en-US"/>
        </w:rPr>
        <w:t>.</w:t>
      </w:r>
      <w:bookmarkStart w:id="8" w:name="_Toc489768984"/>
    </w:p>
    <w:p w14:paraId="47D6C34B"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rPr>
          <w:lang w:val="en-US"/>
        </w:rPr>
      </w:pPr>
      <w:r w:rsidRPr="00596BC6">
        <w:rPr>
          <w:lang w:val="en-US"/>
        </w:rPr>
        <w:tab/>
      </w:r>
      <w:r w:rsidRPr="00596BC6">
        <w:rPr>
          <w:bCs/>
          <w:lang w:val="en-US"/>
        </w:rPr>
        <w:t xml:space="preserve">Rumus regresi diturunkan dari asumsi-asumsi tertentu, maka data yang akan diregresi harus memenuhi asumsi-asumsi regresi untuk mendapatkan nilai estimasi yang akan bersifat </w:t>
      </w:r>
      <w:r w:rsidRPr="00596BC6">
        <w:rPr>
          <w:bCs/>
          <w:i/>
          <w:lang w:val="en-US"/>
        </w:rPr>
        <w:t>BLUE (Best, Linear, Unbiased dan Estimator)</w:t>
      </w:r>
      <w:r w:rsidRPr="00596BC6">
        <w:rPr>
          <w:bCs/>
          <w:lang w:val="en-US"/>
        </w:rPr>
        <w:t>. Untuk itu perlu diadakan pengujian asumsi klasik yang meliputi 4 uji, yaitu:</w:t>
      </w:r>
    </w:p>
    <w:p w14:paraId="150EEBFD" w14:textId="3C766E50" w:rsidR="007F6982" w:rsidRPr="004C4D80" w:rsidRDefault="00FF6CE1" w:rsidP="007F6982">
      <w:pPr>
        <w:pStyle w:val="Heading2"/>
        <w:tabs>
          <w:tab w:val="left" w:pos="851"/>
          <w:tab w:val="left" w:pos="1276"/>
          <w:tab w:val="left" w:pos="1701"/>
          <w:tab w:val="left" w:pos="2127"/>
          <w:tab w:val="left" w:pos="2552"/>
          <w:tab w:val="left" w:pos="2977"/>
          <w:tab w:val="left" w:pos="3402"/>
        </w:tabs>
        <w:ind w:left="1276" w:hanging="850"/>
        <w:jc w:val="both"/>
        <w:rPr>
          <w:b w:val="0"/>
          <w:szCs w:val="24"/>
          <w:lang w:val="id-ID"/>
        </w:rPr>
      </w:pPr>
      <w:bookmarkStart w:id="9" w:name="_Toc92801447"/>
      <w:r w:rsidRPr="004C4D80">
        <w:rPr>
          <w:b w:val="0"/>
          <w:szCs w:val="24"/>
        </w:rPr>
        <w:t>3</w:t>
      </w:r>
      <w:r w:rsidR="007F6982" w:rsidRPr="004C4D80">
        <w:rPr>
          <w:b w:val="0"/>
          <w:szCs w:val="24"/>
        </w:rPr>
        <w:t>.</w:t>
      </w:r>
      <w:r w:rsidR="007F6982" w:rsidRPr="004C4D80">
        <w:rPr>
          <w:b w:val="0"/>
          <w:szCs w:val="24"/>
        </w:rPr>
        <w:tab/>
        <w:t xml:space="preserve">Analisis </w:t>
      </w:r>
      <w:r w:rsidR="007F6982" w:rsidRPr="004C4D80">
        <w:rPr>
          <w:b w:val="0"/>
          <w:szCs w:val="24"/>
          <w:lang w:val="id-ID"/>
        </w:rPr>
        <w:t>Regresi</w:t>
      </w:r>
      <w:bookmarkEnd w:id="8"/>
      <w:bookmarkEnd w:id="9"/>
    </w:p>
    <w:p w14:paraId="78801748" w14:textId="0FF59275" w:rsidR="007F6982" w:rsidRPr="00596BC6" w:rsidRDefault="004C4D80" w:rsidP="004C4D80">
      <w:pPr>
        <w:tabs>
          <w:tab w:val="left" w:pos="851"/>
          <w:tab w:val="left" w:pos="1418"/>
          <w:tab w:val="left" w:pos="2127"/>
          <w:tab w:val="left" w:pos="2552"/>
          <w:tab w:val="left" w:pos="2977"/>
          <w:tab w:val="left" w:pos="3402"/>
        </w:tabs>
        <w:ind w:left="851" w:hanging="851"/>
      </w:pPr>
      <w:r>
        <w:tab/>
      </w:r>
      <w:r>
        <w:tab/>
      </w:r>
      <w:r w:rsidR="007F6982" w:rsidRPr="00596BC6">
        <w:t xml:space="preserve">Model penelitian yang diformulasikan bergantung pada teknik analisis data yang digunakan. Dikarenakan dalam penelitian ini antara variabel bebas dan variabel terikat terdapat hubungan kausal (sebab akibat), maka teknik analisis data yang digunakan adalah analisis regresi linier berganda. </w:t>
      </w:r>
    </w:p>
    <w:p w14:paraId="650A2535" w14:textId="77777777" w:rsidR="007F6982" w:rsidRPr="00596BC6" w:rsidRDefault="007F6982" w:rsidP="007F6982">
      <w:pPr>
        <w:tabs>
          <w:tab w:val="left" w:pos="851"/>
          <w:tab w:val="left" w:pos="1276"/>
          <w:tab w:val="left" w:pos="1701"/>
          <w:tab w:val="left" w:pos="2127"/>
          <w:tab w:val="left" w:pos="2552"/>
          <w:tab w:val="left" w:pos="2977"/>
          <w:tab w:val="left" w:pos="3402"/>
        </w:tabs>
        <w:ind w:left="1276" w:hanging="1276"/>
        <w:jc w:val="center"/>
      </w:pPr>
      <w:r w:rsidRPr="00596BC6">
        <w:t>Adapun model penelitian dirumuskan sebagai berikut:</w:t>
      </w:r>
    </w:p>
    <w:p w14:paraId="51424C6D" w14:textId="77777777" w:rsidR="007F6982" w:rsidRPr="00596BC6" w:rsidRDefault="007F6982" w:rsidP="007F6982">
      <w:pPr>
        <w:tabs>
          <w:tab w:val="left" w:pos="851"/>
          <w:tab w:val="left" w:pos="1276"/>
          <w:tab w:val="left" w:pos="1701"/>
          <w:tab w:val="left" w:pos="2127"/>
          <w:tab w:val="left" w:pos="2552"/>
          <w:tab w:val="left" w:pos="2977"/>
          <w:tab w:val="left" w:pos="3402"/>
        </w:tabs>
        <w:ind w:left="1276" w:hanging="1276"/>
        <w:jc w:val="center"/>
        <w:rPr>
          <w:lang w:val="sv-SE"/>
        </w:rPr>
      </w:pPr>
      <w:r w:rsidRPr="00596BC6">
        <w:rPr>
          <w:lang w:val="sv-SE"/>
        </w:rPr>
        <w:t>Y = a+b</w:t>
      </w:r>
      <w:r w:rsidRPr="00596BC6">
        <w:rPr>
          <w:vertAlign w:val="subscript"/>
          <w:lang w:val="sv-SE"/>
        </w:rPr>
        <w:t>1</w:t>
      </w:r>
      <w:r w:rsidRPr="00596BC6">
        <w:rPr>
          <w:lang w:val="sv-SE"/>
        </w:rPr>
        <w:t>X</w:t>
      </w:r>
      <w:r w:rsidRPr="00596BC6">
        <w:rPr>
          <w:vertAlign w:val="subscript"/>
          <w:lang w:val="sv-SE"/>
        </w:rPr>
        <w:t>1</w:t>
      </w:r>
      <w:r w:rsidRPr="00596BC6">
        <w:rPr>
          <w:lang w:val="sv-SE"/>
        </w:rPr>
        <w:t>+b</w:t>
      </w:r>
      <w:r w:rsidRPr="00596BC6">
        <w:rPr>
          <w:vertAlign w:val="subscript"/>
        </w:rPr>
        <w:t>2</w:t>
      </w:r>
      <w:r w:rsidRPr="00596BC6">
        <w:rPr>
          <w:lang w:val="sv-SE"/>
        </w:rPr>
        <w:t>X</w:t>
      </w:r>
      <w:r w:rsidRPr="00596BC6">
        <w:rPr>
          <w:vertAlign w:val="subscript"/>
        </w:rPr>
        <w:t>2</w:t>
      </w:r>
      <w:r w:rsidRPr="00596BC6">
        <w:rPr>
          <w:lang w:val="sv-SE"/>
        </w:rPr>
        <w:t>+b</w:t>
      </w:r>
      <w:r w:rsidRPr="00596BC6">
        <w:rPr>
          <w:vertAlign w:val="subscript"/>
        </w:rPr>
        <w:t>3</w:t>
      </w:r>
      <w:r w:rsidRPr="00596BC6">
        <w:rPr>
          <w:lang w:val="sv-SE"/>
        </w:rPr>
        <w:t>X</w:t>
      </w:r>
      <w:r w:rsidRPr="00596BC6">
        <w:rPr>
          <w:vertAlign w:val="subscript"/>
        </w:rPr>
        <w:t>3</w:t>
      </w:r>
      <w:r w:rsidRPr="00596BC6">
        <w:rPr>
          <w:lang w:val="sv-SE"/>
        </w:rPr>
        <w:t xml:space="preserve">+e </w:t>
      </w:r>
    </w:p>
    <w:p w14:paraId="777ADA32" w14:textId="77777777" w:rsidR="007F6982" w:rsidRPr="00596BC6" w:rsidRDefault="007F6982" w:rsidP="007F6982">
      <w:pPr>
        <w:tabs>
          <w:tab w:val="left" w:pos="851"/>
          <w:tab w:val="left" w:pos="1276"/>
          <w:tab w:val="left" w:pos="1701"/>
          <w:tab w:val="left" w:pos="2127"/>
          <w:tab w:val="left" w:pos="2552"/>
          <w:tab w:val="left" w:pos="2977"/>
          <w:tab w:val="left" w:pos="3402"/>
        </w:tabs>
        <w:spacing w:line="240" w:lineRule="auto"/>
        <w:ind w:left="1702" w:hanging="709"/>
        <w:rPr>
          <w:lang w:val="es-ES"/>
        </w:rPr>
      </w:pPr>
      <w:r w:rsidRPr="00596BC6">
        <w:rPr>
          <w:lang w:val="es-ES"/>
        </w:rPr>
        <w:t>Keterangan:</w:t>
      </w:r>
    </w:p>
    <w:p w14:paraId="3F119FE2"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es-ES"/>
        </w:rPr>
        <w:t>Y</w:t>
      </w:r>
      <w:r w:rsidRPr="00596BC6">
        <w:rPr>
          <w:lang w:val="es-ES"/>
        </w:rPr>
        <w:tab/>
        <w:t xml:space="preserve"> =</w:t>
      </w:r>
      <w:r w:rsidRPr="00596BC6">
        <w:rPr>
          <w:lang w:val="es-ES"/>
        </w:rPr>
        <w:tab/>
        <w:t xml:space="preserve"> </w:t>
      </w:r>
      <w:r w:rsidRPr="00596BC6">
        <w:rPr>
          <w:lang w:val="en-US"/>
        </w:rPr>
        <w:t>Keputusan Pembelian</w:t>
      </w:r>
    </w:p>
    <w:p w14:paraId="222F7459"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s-ES"/>
        </w:rPr>
      </w:pPr>
      <w:r w:rsidRPr="00596BC6">
        <w:rPr>
          <w:lang w:val="es-ES"/>
        </w:rPr>
        <w:t>a</w:t>
      </w:r>
      <w:r w:rsidRPr="00596BC6">
        <w:rPr>
          <w:lang w:val="es-ES"/>
        </w:rPr>
        <w:tab/>
        <w:t xml:space="preserve"> =</w:t>
      </w:r>
      <w:r w:rsidRPr="00596BC6">
        <w:rPr>
          <w:lang w:val="es-ES"/>
        </w:rPr>
        <w:tab/>
        <w:t xml:space="preserve"> konstanta</w:t>
      </w:r>
    </w:p>
    <w:p w14:paraId="118F4C9B"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1</w:t>
      </w:r>
      <w:r w:rsidRPr="00596BC6">
        <w:rPr>
          <w:lang w:val="fi-FI"/>
        </w:rPr>
        <w:tab/>
        <w:t xml:space="preserve"> =</w:t>
      </w:r>
      <w:r w:rsidRPr="00596BC6">
        <w:rPr>
          <w:lang w:val="fi-FI"/>
        </w:rPr>
        <w:tab/>
        <w:t xml:space="preserve"> </w:t>
      </w:r>
      <w:r w:rsidRPr="00596BC6">
        <w:rPr>
          <w:i/>
          <w:iCs/>
          <w:lang w:val="en-US"/>
        </w:rPr>
        <w:t>Online Customer Review</w:t>
      </w:r>
    </w:p>
    <w:p w14:paraId="417A9AB8"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2</w:t>
      </w:r>
      <w:r w:rsidRPr="00596BC6">
        <w:rPr>
          <w:lang w:val="fi-FI"/>
        </w:rPr>
        <w:tab/>
        <w:t xml:space="preserve"> =</w:t>
      </w:r>
      <w:r w:rsidRPr="00596BC6">
        <w:rPr>
          <w:lang w:val="fi-FI"/>
        </w:rPr>
        <w:tab/>
        <w:t xml:space="preserve"> </w:t>
      </w:r>
      <w:r w:rsidRPr="00596BC6">
        <w:rPr>
          <w:lang w:val="en-US"/>
        </w:rPr>
        <w:t>Penggunaan Media Sosial</w:t>
      </w:r>
    </w:p>
    <w:p w14:paraId="178E5877"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3</w:t>
      </w:r>
      <w:r w:rsidRPr="00596BC6">
        <w:rPr>
          <w:lang w:val="fi-FI"/>
        </w:rPr>
        <w:tab/>
        <w:t xml:space="preserve"> =</w:t>
      </w:r>
      <w:r w:rsidRPr="00596BC6">
        <w:rPr>
          <w:lang w:val="fi-FI"/>
        </w:rPr>
        <w:tab/>
        <w:t xml:space="preserve"> </w:t>
      </w:r>
      <w:r w:rsidRPr="00596BC6">
        <w:rPr>
          <w:i/>
          <w:iCs/>
          <w:lang w:val="en-US"/>
        </w:rPr>
        <w:t>Brand Trust</w:t>
      </w:r>
    </w:p>
    <w:p w14:paraId="4AE49BFB"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sv-SE"/>
        </w:rPr>
      </w:pPr>
      <w:r w:rsidRPr="00596BC6">
        <w:rPr>
          <w:lang w:val="sv-SE"/>
        </w:rPr>
        <w:t>b</w:t>
      </w:r>
      <w:r w:rsidRPr="00596BC6">
        <w:rPr>
          <w:vertAlign w:val="subscript"/>
          <w:lang w:val="sv-SE"/>
        </w:rPr>
        <w:t xml:space="preserve">1-3 </w:t>
      </w:r>
      <w:r w:rsidRPr="00596BC6">
        <w:rPr>
          <w:lang w:val="sv-SE"/>
        </w:rPr>
        <w:t>=</w:t>
      </w:r>
      <w:r w:rsidRPr="00596BC6">
        <w:tab/>
      </w:r>
      <w:r w:rsidRPr="00596BC6">
        <w:rPr>
          <w:lang w:val="en-US"/>
        </w:rPr>
        <w:t xml:space="preserve"> </w:t>
      </w:r>
      <w:r w:rsidRPr="00596BC6">
        <w:rPr>
          <w:lang w:val="sv-SE"/>
        </w:rPr>
        <w:t>koefisien regresi</w:t>
      </w:r>
    </w:p>
    <w:p w14:paraId="2B8D71A1" w14:textId="6DE13888" w:rsidR="00A43942" w:rsidRDefault="007F6982"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r w:rsidRPr="00596BC6">
        <w:rPr>
          <w:lang w:val="sv-SE"/>
        </w:rPr>
        <w:t>e</w:t>
      </w:r>
      <w:r w:rsidRPr="00596BC6">
        <w:rPr>
          <w:lang w:val="sv-SE"/>
        </w:rPr>
        <w:tab/>
        <w:t xml:space="preserve"> =</w:t>
      </w:r>
      <w:r w:rsidRPr="00596BC6">
        <w:tab/>
      </w:r>
      <w:r w:rsidRPr="00596BC6">
        <w:rPr>
          <w:lang w:val="en-US"/>
        </w:rPr>
        <w:t xml:space="preserve">  </w:t>
      </w:r>
      <w:r w:rsidRPr="00596BC6">
        <w:rPr>
          <w:i/>
          <w:lang w:val="sv-SE"/>
        </w:rPr>
        <w:t>standard error</w:t>
      </w:r>
      <w:r w:rsidRPr="00596BC6">
        <w:rPr>
          <w:lang w:val="sv-SE"/>
        </w:rPr>
        <w:t xml:space="preserve">, yaitu pengaruh variabel lain yang tidak masuk </w:t>
      </w:r>
      <w:r w:rsidRPr="00596BC6">
        <w:rPr>
          <w:lang w:val="sv-SE"/>
        </w:rPr>
        <w:tab/>
        <w:t>ke dalam model, tetapi iku</w:t>
      </w:r>
      <w:r w:rsidR="000B065E">
        <w:rPr>
          <w:lang w:val="sv-SE"/>
        </w:rPr>
        <w:t>t mempengaruhi variabel terikat.</w:t>
      </w:r>
    </w:p>
    <w:p w14:paraId="74429FC1" w14:textId="4C3C0BEF" w:rsidR="00422FD1"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36A2A28C" w14:textId="4E3A4528" w:rsidR="00422FD1"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2C7BEC98" w14:textId="77777777" w:rsidR="00422FD1" w:rsidRPr="00A43942"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0A7C6FC9" w14:textId="55068B54" w:rsidR="007F6982" w:rsidRPr="004C4D80" w:rsidRDefault="00584B31" w:rsidP="007F6982">
      <w:pPr>
        <w:pStyle w:val="Heading2"/>
        <w:tabs>
          <w:tab w:val="left" w:pos="851"/>
          <w:tab w:val="left" w:pos="1276"/>
          <w:tab w:val="left" w:pos="1701"/>
          <w:tab w:val="left" w:pos="2127"/>
          <w:tab w:val="left" w:pos="2552"/>
          <w:tab w:val="left" w:pos="2977"/>
          <w:tab w:val="left" w:pos="3402"/>
        </w:tabs>
        <w:ind w:left="1276" w:hanging="850"/>
        <w:jc w:val="both"/>
        <w:rPr>
          <w:b w:val="0"/>
          <w:szCs w:val="24"/>
        </w:rPr>
      </w:pPr>
      <w:bookmarkStart w:id="10" w:name="_Toc92801448"/>
      <w:bookmarkStart w:id="11" w:name="_Toc489768985"/>
      <w:r w:rsidRPr="004C4D80">
        <w:rPr>
          <w:b w:val="0"/>
          <w:szCs w:val="24"/>
        </w:rPr>
        <w:t>4</w:t>
      </w:r>
      <w:r w:rsidR="007F6982" w:rsidRPr="004C4D80">
        <w:rPr>
          <w:b w:val="0"/>
          <w:szCs w:val="24"/>
        </w:rPr>
        <w:t>.</w:t>
      </w:r>
      <w:r w:rsidR="007F6982" w:rsidRPr="004C4D80">
        <w:rPr>
          <w:b w:val="0"/>
          <w:szCs w:val="24"/>
        </w:rPr>
        <w:tab/>
        <w:t>Uji Hipotesis</w:t>
      </w:r>
      <w:bookmarkEnd w:id="10"/>
    </w:p>
    <w:bookmarkEnd w:id="11"/>
    <w:p w14:paraId="62D92A83" w14:textId="77777777" w:rsidR="007F6982" w:rsidRPr="00596BC6" w:rsidRDefault="007F6982" w:rsidP="007F6982">
      <w:pPr>
        <w:pStyle w:val="ListParagraph"/>
        <w:numPr>
          <w:ilvl w:val="0"/>
          <w:numId w:val="11"/>
        </w:numPr>
        <w:tabs>
          <w:tab w:val="left" w:pos="1276"/>
          <w:tab w:val="left" w:pos="2127"/>
          <w:tab w:val="left" w:pos="2552"/>
          <w:tab w:val="left" w:pos="2977"/>
        </w:tabs>
        <w:ind w:left="1701" w:hanging="850"/>
      </w:pPr>
      <w:r w:rsidRPr="00596BC6">
        <w:t>Uji F</w:t>
      </w:r>
    </w:p>
    <w:p w14:paraId="4040E225" w14:textId="77777777" w:rsidR="007F6982" w:rsidRPr="00596BC6" w:rsidRDefault="007F6982" w:rsidP="007F6982">
      <w:pPr>
        <w:tabs>
          <w:tab w:val="left" w:pos="1843"/>
          <w:tab w:val="left" w:pos="2127"/>
          <w:tab w:val="left" w:pos="2552"/>
          <w:tab w:val="left" w:pos="2977"/>
        </w:tabs>
        <w:ind w:left="1276" w:firstLine="567"/>
        <w:rPr>
          <w:rStyle w:val="a"/>
        </w:rPr>
      </w:pPr>
      <w:r w:rsidRPr="00596BC6">
        <w:rPr>
          <w:rStyle w:val="a"/>
        </w:rPr>
        <w:t>Uji F adalah penguji</w:t>
      </w:r>
      <w:r w:rsidRPr="00596BC6">
        <w:rPr>
          <w:rStyle w:val="l6"/>
        </w:rPr>
        <w:t xml:space="preserve">an terhadap koefisien regresi secara simultan. Pengujian </w:t>
      </w:r>
      <w:r w:rsidRPr="00596BC6">
        <w:rPr>
          <w:rStyle w:val="a"/>
        </w:rPr>
        <w:t>ini dilakukan untuk mengetahui pengaruh semua variabel independen yang terdapat di dalam model secara bersama-sama (simultan) terhadap variabel dependen. rumus pengujian adalah:</w:t>
      </w:r>
    </w:p>
    <w:p w14:paraId="14307744" w14:textId="77777777" w:rsidR="007F6982" w:rsidRPr="00596BC6" w:rsidRDefault="007F6982" w:rsidP="007F6982">
      <w:pPr>
        <w:pStyle w:val="NoSpacing"/>
        <w:tabs>
          <w:tab w:val="left" w:pos="284"/>
          <w:tab w:val="left" w:pos="1701"/>
          <w:tab w:val="left" w:pos="2127"/>
          <w:tab w:val="left" w:pos="2552"/>
          <w:tab w:val="left" w:pos="2977"/>
        </w:tabs>
        <w:ind w:left="1701" w:hanging="425"/>
        <w:rPr>
          <w:rFonts w:ascii="Times New Roman" w:hAnsi="Times New Roman"/>
          <w:i/>
          <w:sz w:val="24"/>
          <w:szCs w:val="24"/>
        </w:rPr>
      </w:pP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t xml:space="preserve">               R²  /  k</w:t>
      </w:r>
    </w:p>
    <w:p w14:paraId="225C2CAB" w14:textId="77777777" w:rsidR="007F6982" w:rsidRPr="00596BC6" w:rsidRDefault="007F6982" w:rsidP="007F6982">
      <w:pPr>
        <w:pStyle w:val="NoSpacing"/>
        <w:tabs>
          <w:tab w:val="left" w:pos="284"/>
          <w:tab w:val="left" w:pos="1701"/>
          <w:tab w:val="left" w:pos="2127"/>
          <w:tab w:val="left" w:pos="2552"/>
          <w:tab w:val="left" w:pos="2977"/>
        </w:tabs>
        <w:ind w:left="1701" w:hanging="425"/>
        <w:rPr>
          <w:rFonts w:ascii="Times New Roman" w:hAnsi="Times New Roman"/>
          <w:i/>
          <w:sz w:val="24"/>
          <w:szCs w:val="24"/>
        </w:rPr>
      </w:pPr>
      <w:r w:rsidRPr="00596BC6">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73CAFD6F" wp14:editId="5CF2E31F">
                <wp:simplePos x="0" y="0"/>
                <wp:positionH relativeFrom="column">
                  <wp:posOffset>2197100</wp:posOffset>
                </wp:positionH>
                <wp:positionV relativeFrom="paragraph">
                  <wp:posOffset>75565</wp:posOffset>
                </wp:positionV>
                <wp:extent cx="1193165" cy="635"/>
                <wp:effectExtent l="8255" t="13970" r="8255" b="13970"/>
                <wp:wrapNone/>
                <wp:docPr id="20"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316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9007C7C" id="AutoShape 5" o:spid="_x0000_s1026" type="#_x0000_t32" style="position:absolute;margin-left:173pt;margin-top:5.95pt;width:93.95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7y5IgIAAD4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"/>
            </w:pict>
          </mc:Fallback>
        </mc:AlternateContent>
      </w: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t xml:space="preserve">F =   </w:t>
      </w:r>
    </w:p>
    <w:p w14:paraId="52C9325C" w14:textId="46AC2E27" w:rsidR="00476822" w:rsidRDefault="007F6982" w:rsidP="00422FD1">
      <w:pPr>
        <w:pStyle w:val="NoSpacing"/>
        <w:tabs>
          <w:tab w:val="left" w:pos="284"/>
          <w:tab w:val="left" w:pos="1701"/>
          <w:tab w:val="left" w:pos="2127"/>
          <w:tab w:val="left" w:pos="2552"/>
          <w:tab w:val="left" w:pos="2977"/>
        </w:tabs>
        <w:ind w:left="1701" w:hanging="425"/>
        <w:rPr>
          <w:rFonts w:ascii="Times New Roman" w:hAnsi="Times New Roman"/>
          <w:sz w:val="24"/>
          <w:szCs w:val="24"/>
        </w:rPr>
      </w:pPr>
      <w:r w:rsidRPr="00596BC6">
        <w:rPr>
          <w:rFonts w:ascii="Times New Roman" w:hAnsi="Times New Roman"/>
          <w:sz w:val="24"/>
          <w:szCs w:val="24"/>
        </w:rPr>
        <w:tab/>
      </w:r>
      <w:r w:rsidRPr="00596BC6">
        <w:rPr>
          <w:rFonts w:ascii="Times New Roman" w:hAnsi="Times New Roman"/>
          <w:sz w:val="24"/>
          <w:szCs w:val="24"/>
        </w:rPr>
        <w:tab/>
      </w:r>
      <w:r w:rsidRPr="00596BC6">
        <w:rPr>
          <w:rFonts w:ascii="Times New Roman" w:hAnsi="Times New Roman"/>
          <w:sz w:val="24"/>
          <w:szCs w:val="24"/>
        </w:rPr>
        <w:tab/>
      </w:r>
      <w:r w:rsidRPr="00596BC6">
        <w:rPr>
          <w:rFonts w:ascii="Times New Roman" w:hAnsi="Times New Roman"/>
          <w:sz w:val="24"/>
          <w:szCs w:val="24"/>
        </w:rPr>
        <w:tab/>
        <w:t xml:space="preserve">            (1 – </w:t>
      </w:r>
      <w:r w:rsidRPr="00596BC6">
        <w:rPr>
          <w:rFonts w:ascii="Times New Roman" w:hAnsi="Times New Roman"/>
          <w:i/>
          <w:sz w:val="24"/>
          <w:szCs w:val="24"/>
        </w:rPr>
        <w:t>R²</w:t>
      </w:r>
      <w:r w:rsidRPr="00596BC6">
        <w:rPr>
          <w:rFonts w:ascii="Times New Roman" w:hAnsi="Times New Roman"/>
          <w:sz w:val="24"/>
          <w:szCs w:val="24"/>
        </w:rPr>
        <w:t>) / (</w:t>
      </w:r>
      <w:r w:rsidRPr="00596BC6">
        <w:rPr>
          <w:rFonts w:ascii="Times New Roman" w:hAnsi="Times New Roman"/>
          <w:i/>
          <w:sz w:val="24"/>
          <w:szCs w:val="24"/>
        </w:rPr>
        <w:t xml:space="preserve">n </w:t>
      </w:r>
      <w:r w:rsidRPr="00596BC6">
        <w:rPr>
          <w:rFonts w:ascii="Times New Roman" w:hAnsi="Times New Roman"/>
          <w:sz w:val="24"/>
          <w:szCs w:val="24"/>
        </w:rPr>
        <w:t xml:space="preserve">– </w:t>
      </w:r>
      <w:r w:rsidRPr="00596BC6">
        <w:rPr>
          <w:rFonts w:ascii="Times New Roman" w:hAnsi="Times New Roman"/>
          <w:i/>
          <w:sz w:val="24"/>
          <w:szCs w:val="24"/>
        </w:rPr>
        <w:t xml:space="preserve">k – </w:t>
      </w:r>
      <w:r w:rsidR="00422FD1">
        <w:rPr>
          <w:rFonts w:ascii="Times New Roman" w:hAnsi="Times New Roman"/>
          <w:sz w:val="24"/>
          <w:szCs w:val="24"/>
        </w:rPr>
        <w:t>1)</w:t>
      </w:r>
    </w:p>
    <w:p w14:paraId="5673781E" w14:textId="77777777" w:rsidR="00422FD1" w:rsidRDefault="00422FD1" w:rsidP="00422FD1">
      <w:pPr>
        <w:pStyle w:val="NoSpacing"/>
        <w:tabs>
          <w:tab w:val="left" w:pos="284"/>
          <w:tab w:val="left" w:pos="1701"/>
          <w:tab w:val="left" w:pos="2127"/>
          <w:tab w:val="left" w:pos="2552"/>
          <w:tab w:val="left" w:pos="2977"/>
        </w:tabs>
        <w:ind w:left="1701" w:hanging="425"/>
        <w:rPr>
          <w:rFonts w:ascii="Times New Roman" w:hAnsi="Times New Roman"/>
          <w:sz w:val="24"/>
          <w:szCs w:val="24"/>
        </w:rPr>
      </w:pPr>
    </w:p>
    <w:p w14:paraId="06027250" w14:textId="2E1766A2" w:rsidR="007F6982" w:rsidRPr="00596BC6" w:rsidRDefault="007F6982" w:rsidP="007F6982">
      <w:pPr>
        <w:pStyle w:val="NoSpacing"/>
        <w:tabs>
          <w:tab w:val="left" w:pos="284"/>
          <w:tab w:val="left" w:pos="1701"/>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sz w:val="24"/>
          <w:szCs w:val="24"/>
        </w:rPr>
        <w:t>Keterangan :</w:t>
      </w:r>
    </w:p>
    <w:p w14:paraId="26E82C00"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 xml:space="preserve">R²= </w:t>
      </w:r>
      <w:r w:rsidRPr="00596BC6">
        <w:rPr>
          <w:rFonts w:ascii="Times New Roman" w:hAnsi="Times New Roman"/>
          <w:sz w:val="24"/>
          <w:szCs w:val="24"/>
        </w:rPr>
        <w:t>Koefisien determinasi</w:t>
      </w:r>
    </w:p>
    <w:p w14:paraId="33ECB3AC"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k  =</w:t>
      </w:r>
      <w:r w:rsidRPr="00596BC6">
        <w:rPr>
          <w:rFonts w:ascii="Times New Roman" w:hAnsi="Times New Roman"/>
          <w:sz w:val="24"/>
          <w:szCs w:val="24"/>
          <w:lang w:val="id-ID"/>
        </w:rPr>
        <w:tab/>
      </w:r>
      <w:r w:rsidRPr="00596BC6">
        <w:rPr>
          <w:rFonts w:ascii="Times New Roman" w:hAnsi="Times New Roman"/>
          <w:sz w:val="24"/>
          <w:szCs w:val="24"/>
        </w:rPr>
        <w:t>Jumlah variabel independen</w:t>
      </w:r>
    </w:p>
    <w:p w14:paraId="1AB5A5C1"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 xml:space="preserve">n = </w:t>
      </w:r>
      <w:r w:rsidRPr="00596BC6">
        <w:rPr>
          <w:rFonts w:ascii="Times New Roman" w:hAnsi="Times New Roman"/>
          <w:i/>
          <w:sz w:val="24"/>
          <w:szCs w:val="24"/>
          <w:lang w:val="id-ID"/>
        </w:rPr>
        <w:tab/>
      </w:r>
      <w:r w:rsidRPr="00596BC6">
        <w:rPr>
          <w:rFonts w:ascii="Times New Roman" w:hAnsi="Times New Roman"/>
          <w:sz w:val="24"/>
          <w:szCs w:val="24"/>
        </w:rPr>
        <w:t>Jumlah data atau kasus</w:t>
      </w:r>
    </w:p>
    <w:p w14:paraId="45A48F8A" w14:textId="77777777" w:rsidR="007F6982" w:rsidRPr="00596BC6" w:rsidRDefault="007F6982" w:rsidP="007F6982">
      <w:pPr>
        <w:pStyle w:val="NoSpacing"/>
        <w:tabs>
          <w:tab w:val="left" w:pos="284"/>
          <w:tab w:val="left" w:pos="1701"/>
          <w:tab w:val="left" w:pos="1985"/>
          <w:tab w:val="left" w:pos="2410"/>
          <w:tab w:val="left" w:pos="2552"/>
          <w:tab w:val="left" w:pos="2977"/>
        </w:tabs>
        <w:spacing w:line="480" w:lineRule="auto"/>
        <w:ind w:left="1843" w:hanging="567"/>
        <w:jc w:val="both"/>
        <w:rPr>
          <w:rFonts w:ascii="Times New Roman" w:hAnsi="Times New Roman"/>
          <w:sz w:val="24"/>
          <w:szCs w:val="24"/>
        </w:rPr>
      </w:pPr>
      <w:r w:rsidRPr="00596BC6">
        <w:rPr>
          <w:rFonts w:ascii="Times New Roman" w:hAnsi="Times New Roman"/>
          <w:i/>
          <w:sz w:val="24"/>
          <w:szCs w:val="24"/>
        </w:rPr>
        <w:t xml:space="preserve">F  =  </w:t>
      </w:r>
      <w:r w:rsidRPr="00596BC6">
        <w:rPr>
          <w:rFonts w:ascii="Times New Roman" w:hAnsi="Times New Roman"/>
          <w:sz w:val="24"/>
          <w:szCs w:val="24"/>
        </w:rPr>
        <w:t xml:space="preserve">hasil </w:t>
      </w:r>
      <w:r w:rsidRPr="00596BC6">
        <w:rPr>
          <w:rStyle w:val="l6"/>
          <w:rFonts w:ascii="Times New Roman" w:hAnsi="Times New Roman"/>
          <w:spacing w:val="15"/>
          <w:sz w:val="24"/>
          <w:szCs w:val="24"/>
        </w:rPr>
        <w:t>perhitungan</w:t>
      </w:r>
      <w:r w:rsidRPr="00596BC6">
        <w:rPr>
          <w:rFonts w:ascii="Times New Roman" w:hAnsi="Times New Roman"/>
          <w:sz w:val="24"/>
          <w:szCs w:val="24"/>
        </w:rPr>
        <w:t xml:space="preserve"> ini dibandingkan dengan </w:t>
      </w:r>
      <w:r w:rsidRPr="00596BC6">
        <w:rPr>
          <w:rFonts w:ascii="Times New Roman" w:hAnsi="Times New Roman"/>
          <w:i/>
          <w:sz w:val="24"/>
          <w:szCs w:val="24"/>
        </w:rPr>
        <w:t>F</w:t>
      </w:r>
      <w:r w:rsidRPr="00596BC6">
        <w:rPr>
          <w:rFonts w:ascii="Times New Roman" w:hAnsi="Times New Roman"/>
          <w:sz w:val="24"/>
          <w:szCs w:val="24"/>
          <w:vertAlign w:val="subscript"/>
        </w:rPr>
        <w:t>tabel</w:t>
      </w:r>
      <w:r w:rsidRPr="00596BC6">
        <w:rPr>
          <w:rFonts w:ascii="Times New Roman" w:hAnsi="Times New Roman"/>
          <w:sz w:val="24"/>
          <w:szCs w:val="24"/>
        </w:rPr>
        <w:t xml:space="preserve"> yang diperoleh dengan menggunakan tingkat resiko atau signifikan level 5% atau dengan </w:t>
      </w:r>
      <w:r w:rsidRPr="00596BC6">
        <w:rPr>
          <w:rFonts w:ascii="Times New Roman" w:hAnsi="Times New Roman"/>
          <w:i/>
          <w:sz w:val="24"/>
          <w:szCs w:val="24"/>
        </w:rPr>
        <w:t xml:space="preserve">degree freedom= n – k – </w:t>
      </w:r>
      <w:r w:rsidRPr="00596BC6">
        <w:rPr>
          <w:rFonts w:ascii="Times New Roman" w:hAnsi="Times New Roman"/>
          <w:sz w:val="24"/>
          <w:szCs w:val="24"/>
        </w:rPr>
        <w:t>1 dengan kriteria sebagai berikut:</w:t>
      </w:r>
    </w:p>
    <w:p w14:paraId="55238456" w14:textId="2C124AB8" w:rsidR="007F6982" w:rsidRPr="00596BC6" w:rsidRDefault="007F6982" w:rsidP="007F6982">
      <w:pPr>
        <w:pStyle w:val="NoSpacing"/>
        <w:numPr>
          <w:ilvl w:val="0"/>
          <w:numId w:val="14"/>
        </w:numPr>
        <w:tabs>
          <w:tab w:val="left" w:pos="284"/>
          <w:tab w:val="left" w:pos="1701"/>
          <w:tab w:val="left" w:pos="2127"/>
          <w:tab w:val="left" w:pos="2552"/>
          <w:tab w:val="left" w:pos="2977"/>
        </w:tabs>
        <w:spacing w:line="480" w:lineRule="auto"/>
        <w:ind w:left="2126" w:hanging="425"/>
        <w:jc w:val="both"/>
        <w:rPr>
          <w:rFonts w:ascii="Times New Roman" w:hAnsi="Times New Roman"/>
          <w:sz w:val="24"/>
          <w:szCs w:val="24"/>
        </w:rPr>
      </w:pPr>
      <w:r w:rsidRPr="00596BC6">
        <w:rPr>
          <w:rFonts w:ascii="Times New Roman" w:hAnsi="Times New Roman"/>
          <w:sz w:val="24"/>
          <w:szCs w:val="24"/>
        </w:rPr>
        <w:t>Ho ditolak jika F</w:t>
      </w:r>
      <w:r w:rsidRPr="00596BC6">
        <w:rPr>
          <w:rFonts w:ascii="Times New Roman" w:hAnsi="Times New Roman"/>
          <w:sz w:val="24"/>
          <w:szCs w:val="24"/>
          <w:vertAlign w:val="subscript"/>
        </w:rPr>
        <w:t>hitung</w:t>
      </w:r>
      <w:r w:rsidRPr="00596BC6">
        <w:rPr>
          <w:rFonts w:ascii="Times New Roman" w:hAnsi="Times New Roman"/>
          <w:sz w:val="24"/>
          <w:szCs w:val="24"/>
        </w:rPr>
        <w:t xml:space="preserve">&gt; F </w:t>
      </w:r>
      <w:r w:rsidRPr="00596BC6">
        <w:rPr>
          <w:rFonts w:ascii="Times New Roman" w:hAnsi="Times New Roman"/>
          <w:sz w:val="24"/>
          <w:szCs w:val="24"/>
          <w:vertAlign w:val="subscript"/>
        </w:rPr>
        <w:t>tabel</w:t>
      </w:r>
    </w:p>
    <w:p w14:paraId="006C354F" w14:textId="26AAC2C3" w:rsidR="000B065E" w:rsidRPr="00422FD1" w:rsidRDefault="007F6982" w:rsidP="00422FD1">
      <w:pPr>
        <w:pStyle w:val="NoSpacing"/>
        <w:numPr>
          <w:ilvl w:val="0"/>
          <w:numId w:val="14"/>
        </w:numPr>
        <w:tabs>
          <w:tab w:val="left" w:pos="284"/>
          <w:tab w:val="left" w:pos="1701"/>
          <w:tab w:val="left" w:pos="2127"/>
          <w:tab w:val="left" w:pos="2552"/>
          <w:tab w:val="left" w:pos="2977"/>
        </w:tabs>
        <w:spacing w:line="480" w:lineRule="auto"/>
        <w:ind w:left="2126" w:hanging="425"/>
        <w:jc w:val="both"/>
        <w:rPr>
          <w:rFonts w:ascii="Times New Roman" w:hAnsi="Times New Roman"/>
          <w:sz w:val="24"/>
          <w:szCs w:val="24"/>
          <w:vertAlign w:val="subscript"/>
        </w:rPr>
      </w:pPr>
      <w:r w:rsidRPr="00596BC6">
        <w:rPr>
          <w:rFonts w:ascii="Times New Roman" w:hAnsi="Times New Roman"/>
          <w:sz w:val="24"/>
          <w:szCs w:val="24"/>
        </w:rPr>
        <w:t>Ho diterima jika F</w:t>
      </w:r>
      <w:r w:rsidRPr="00596BC6">
        <w:rPr>
          <w:rFonts w:ascii="Times New Roman" w:hAnsi="Times New Roman"/>
          <w:sz w:val="24"/>
          <w:szCs w:val="24"/>
          <w:vertAlign w:val="subscript"/>
        </w:rPr>
        <w:t>hitung</w:t>
      </w:r>
      <w:r w:rsidR="00476822">
        <w:rPr>
          <w:rFonts w:ascii="Times New Roman" w:hAnsi="Times New Roman"/>
          <w:sz w:val="24"/>
          <w:szCs w:val="24"/>
          <w:vertAlign w:val="subscript"/>
        </w:rPr>
        <w:t xml:space="preserve"> </w:t>
      </w:r>
      <w:r w:rsidRPr="00476822">
        <w:rPr>
          <w:rFonts w:ascii="Times New Roman" w:hAnsi="Times New Roman"/>
          <w:sz w:val="24"/>
          <w:szCs w:val="24"/>
          <w:u w:val="single"/>
        </w:rPr>
        <w:t>&lt;</w:t>
      </w:r>
      <w:r w:rsidRPr="00596BC6">
        <w:rPr>
          <w:rFonts w:ascii="Times New Roman" w:hAnsi="Times New Roman"/>
          <w:sz w:val="24"/>
          <w:szCs w:val="24"/>
        </w:rPr>
        <w:t xml:space="preserve"> F</w:t>
      </w:r>
      <w:r w:rsidRPr="00596BC6">
        <w:rPr>
          <w:rFonts w:ascii="Times New Roman" w:hAnsi="Times New Roman"/>
          <w:sz w:val="24"/>
          <w:szCs w:val="24"/>
          <w:vertAlign w:val="subscript"/>
        </w:rPr>
        <w:t>tabel</w:t>
      </w:r>
    </w:p>
    <w:p w14:paraId="01E1F667" w14:textId="751B36B1" w:rsidR="00EE245A" w:rsidRDefault="00484FC5" w:rsidP="007F6982">
      <w:pPr>
        <w:tabs>
          <w:tab w:val="left" w:pos="1701"/>
          <w:tab w:val="left" w:pos="2127"/>
          <w:tab w:val="left" w:pos="2552"/>
          <w:tab w:val="left" w:pos="2977"/>
        </w:tabs>
        <w:ind w:left="1134"/>
      </w:pPr>
      <w:r>
        <w:rPr>
          <w:noProof/>
          <w:lang w:val="en-US"/>
        </w:rPr>
        <mc:AlternateContent>
          <mc:Choice Requires="wpg">
            <w:drawing>
              <wp:anchor distT="0" distB="0" distL="114300" distR="114300" simplePos="0" relativeHeight="251754496" behindDoc="0" locked="0" layoutInCell="1" allowOverlap="1" wp14:anchorId="51D97772" wp14:editId="1AABD1FE">
                <wp:simplePos x="0" y="0"/>
                <wp:positionH relativeFrom="column">
                  <wp:posOffset>1143000</wp:posOffset>
                </wp:positionH>
                <wp:positionV relativeFrom="paragraph">
                  <wp:posOffset>6470</wp:posOffset>
                </wp:positionV>
                <wp:extent cx="3581400" cy="990600"/>
                <wp:effectExtent l="0" t="0" r="38100" b="19050"/>
                <wp:wrapNone/>
                <wp:docPr id="103" name="Group 103"/>
                <wp:cNvGraphicFramePr/>
                <a:graphic xmlns:a="http://schemas.openxmlformats.org/drawingml/2006/main">
                  <a:graphicData uri="http://schemas.microsoft.com/office/word/2010/wordprocessingGroup">
                    <wpg:wgp>
                      <wpg:cNvGrpSpPr/>
                      <wpg:grpSpPr>
                        <a:xfrm>
                          <a:off x="0" y="0"/>
                          <a:ext cx="3581400" cy="990600"/>
                          <a:chOff x="0" y="0"/>
                          <a:chExt cx="4162425" cy="1409700"/>
                        </a:xfrm>
                      </wpg:grpSpPr>
                      <wps:wsp>
                        <wps:cNvPr id="104" name="Straight Connector 104"/>
                        <wps:cNvCnPr/>
                        <wps:spPr>
                          <a:xfrm>
                            <a:off x="0" y="1409700"/>
                            <a:ext cx="4162425" cy="0"/>
                          </a:xfrm>
                          <a:prstGeom prst="line">
                            <a:avLst/>
                          </a:prstGeom>
                          <a:noFill/>
                          <a:ln w="6350" cap="flat" cmpd="sng" algn="ctr">
                            <a:solidFill>
                              <a:sysClr val="windowText" lastClr="000000"/>
                            </a:solidFill>
                            <a:prstDash val="solid"/>
                            <a:miter lim="800000"/>
                          </a:ln>
                          <a:effectLst/>
                        </wps:spPr>
                        <wps:bodyPr/>
                      </wps:wsp>
                      <wps:wsp>
                        <wps:cNvPr id="105" name="Freeform 105"/>
                        <wps:cNvSpPr/>
                        <wps:spPr>
                          <a:xfrm>
                            <a:off x="0" y="0"/>
                            <a:ext cx="4152900" cy="1056438"/>
                          </a:xfrm>
                          <a:custGeom>
                            <a:avLst/>
                            <a:gdLst>
                              <a:gd name="connsiteX0" fmla="*/ 0 w 4105275"/>
                              <a:gd name="connsiteY0" fmla="*/ 748556 h 792550"/>
                              <a:gd name="connsiteX1" fmla="*/ 866775 w 4105275"/>
                              <a:gd name="connsiteY1" fmla="*/ 15131 h 792550"/>
                              <a:gd name="connsiteX2" fmla="*/ 2114550 w 4105275"/>
                              <a:gd name="connsiteY2" fmla="*/ 291356 h 792550"/>
                              <a:gd name="connsiteX3" fmla="*/ 3209925 w 4105275"/>
                              <a:gd name="connsiteY3" fmla="*/ 748556 h 792550"/>
                              <a:gd name="connsiteX4" fmla="*/ 4105275 w 4105275"/>
                              <a:gd name="connsiteY4" fmla="*/ 748556 h 792550"/>
                              <a:gd name="connsiteX0" fmla="*/ 0 w 4105275"/>
                              <a:gd name="connsiteY0" fmla="*/ 877737 h 921731"/>
                              <a:gd name="connsiteX1" fmla="*/ 876300 w 4105275"/>
                              <a:gd name="connsiteY1" fmla="*/ 10951 h 921731"/>
                              <a:gd name="connsiteX2" fmla="*/ 2114550 w 4105275"/>
                              <a:gd name="connsiteY2" fmla="*/ 420537 h 921731"/>
                              <a:gd name="connsiteX3" fmla="*/ 3209925 w 4105275"/>
                              <a:gd name="connsiteY3" fmla="*/ 877737 h 921731"/>
                              <a:gd name="connsiteX4" fmla="*/ 4105275 w 4105275"/>
                              <a:gd name="connsiteY4" fmla="*/ 877737 h 921731"/>
                              <a:gd name="connsiteX0" fmla="*/ 0 w 4105275"/>
                              <a:gd name="connsiteY0" fmla="*/ 885951 h 936714"/>
                              <a:gd name="connsiteX1" fmla="*/ 876300 w 4105275"/>
                              <a:gd name="connsiteY1" fmla="*/ 19165 h 936714"/>
                              <a:gd name="connsiteX2" fmla="*/ 2105025 w 4105275"/>
                              <a:gd name="connsiteY2" fmla="*/ 333465 h 936714"/>
                              <a:gd name="connsiteX3" fmla="*/ 3209925 w 4105275"/>
                              <a:gd name="connsiteY3" fmla="*/ 885951 h 936714"/>
                              <a:gd name="connsiteX4" fmla="*/ 4105275 w 4105275"/>
                              <a:gd name="connsiteY4" fmla="*/ 885951 h 936714"/>
                              <a:gd name="connsiteX0" fmla="*/ 0 w 4105275"/>
                              <a:gd name="connsiteY0" fmla="*/ 884986 h 896585"/>
                              <a:gd name="connsiteX1" fmla="*/ 876300 w 4105275"/>
                              <a:gd name="connsiteY1" fmla="*/ 18200 h 896585"/>
                              <a:gd name="connsiteX2" fmla="*/ 2105025 w 4105275"/>
                              <a:gd name="connsiteY2" fmla="*/ 332500 h 896585"/>
                              <a:gd name="connsiteX3" fmla="*/ 3276600 w 4105275"/>
                              <a:gd name="connsiteY3" fmla="*/ 770675 h 896585"/>
                              <a:gd name="connsiteX4" fmla="*/ 4105275 w 4105275"/>
                              <a:gd name="connsiteY4" fmla="*/ 884986 h 896585"/>
                              <a:gd name="connsiteX0" fmla="*/ 0 w 4105275"/>
                              <a:gd name="connsiteY0" fmla="*/ 884462 h 891398"/>
                              <a:gd name="connsiteX1" fmla="*/ 876300 w 4105275"/>
                              <a:gd name="connsiteY1" fmla="*/ 17676 h 891398"/>
                              <a:gd name="connsiteX2" fmla="*/ 2105025 w 4105275"/>
                              <a:gd name="connsiteY2" fmla="*/ 331976 h 891398"/>
                              <a:gd name="connsiteX3" fmla="*/ 3114675 w 4105275"/>
                              <a:gd name="connsiteY3" fmla="*/ 703431 h 891398"/>
                              <a:gd name="connsiteX4" fmla="*/ 4105275 w 4105275"/>
                              <a:gd name="connsiteY4" fmla="*/ 884462 h 891398"/>
                              <a:gd name="connsiteX0" fmla="*/ 0 w 4152900"/>
                              <a:gd name="connsiteY0" fmla="*/ 884462 h 898093"/>
                              <a:gd name="connsiteX1" fmla="*/ 876300 w 4152900"/>
                              <a:gd name="connsiteY1" fmla="*/ 17676 h 898093"/>
                              <a:gd name="connsiteX2" fmla="*/ 2105025 w 4152900"/>
                              <a:gd name="connsiteY2" fmla="*/ 331976 h 898093"/>
                              <a:gd name="connsiteX3" fmla="*/ 3114675 w 4152900"/>
                              <a:gd name="connsiteY3" fmla="*/ 703431 h 898093"/>
                              <a:gd name="connsiteX4" fmla="*/ 4152900 w 4152900"/>
                              <a:gd name="connsiteY4" fmla="*/ 891398 h 898093"/>
                              <a:gd name="connsiteX0" fmla="*/ 0 w 4152900"/>
                              <a:gd name="connsiteY0" fmla="*/ 898776 h 898776"/>
                              <a:gd name="connsiteX1" fmla="*/ 876300 w 4152900"/>
                              <a:gd name="connsiteY1" fmla="*/ 18359 h 898776"/>
                              <a:gd name="connsiteX2" fmla="*/ 2105025 w 4152900"/>
                              <a:gd name="connsiteY2" fmla="*/ 332659 h 898776"/>
                              <a:gd name="connsiteX3" fmla="*/ 3114675 w 4152900"/>
                              <a:gd name="connsiteY3" fmla="*/ 704114 h 898776"/>
                              <a:gd name="connsiteX4" fmla="*/ 4152900 w 4152900"/>
                              <a:gd name="connsiteY4" fmla="*/ 892081 h 898776"/>
                              <a:gd name="connsiteX0" fmla="*/ 0 w 4152900"/>
                              <a:gd name="connsiteY0" fmla="*/ 902965 h 903216"/>
                              <a:gd name="connsiteX1" fmla="*/ 876300 w 4152900"/>
                              <a:gd name="connsiteY1" fmla="*/ 22548 h 903216"/>
                              <a:gd name="connsiteX2" fmla="*/ 2124075 w 4152900"/>
                              <a:gd name="connsiteY2" fmla="*/ 298737 h 903216"/>
                              <a:gd name="connsiteX3" fmla="*/ 3114675 w 4152900"/>
                              <a:gd name="connsiteY3" fmla="*/ 708303 h 903216"/>
                              <a:gd name="connsiteX4" fmla="*/ 4152900 w 4152900"/>
                              <a:gd name="connsiteY4" fmla="*/ 896270 h 903216"/>
                              <a:gd name="connsiteX0" fmla="*/ 0 w 4152900"/>
                              <a:gd name="connsiteY0" fmla="*/ 890000 h 890000"/>
                              <a:gd name="connsiteX1" fmla="*/ 876300 w 4152900"/>
                              <a:gd name="connsiteY1" fmla="*/ 9583 h 890000"/>
                              <a:gd name="connsiteX2" fmla="*/ 2085975 w 4152900"/>
                              <a:gd name="connsiteY2" fmla="*/ 438214 h 890000"/>
                              <a:gd name="connsiteX3" fmla="*/ 3114675 w 4152900"/>
                              <a:gd name="connsiteY3" fmla="*/ 695338 h 890000"/>
                              <a:gd name="connsiteX4" fmla="*/ 4152900 w 4152900"/>
                              <a:gd name="connsiteY4" fmla="*/ 883305 h 890000"/>
                              <a:gd name="connsiteX0" fmla="*/ 0 w 4152900"/>
                              <a:gd name="connsiteY0" fmla="*/ 887118 h 887118"/>
                              <a:gd name="connsiteX1" fmla="*/ 876300 w 4152900"/>
                              <a:gd name="connsiteY1" fmla="*/ 6701 h 887118"/>
                              <a:gd name="connsiteX2" fmla="*/ 2066925 w 4152900"/>
                              <a:gd name="connsiteY2" fmla="*/ 492505 h 887118"/>
                              <a:gd name="connsiteX3" fmla="*/ 3114675 w 4152900"/>
                              <a:gd name="connsiteY3" fmla="*/ 692456 h 887118"/>
                              <a:gd name="connsiteX4" fmla="*/ 4152900 w 4152900"/>
                              <a:gd name="connsiteY4" fmla="*/ 880423 h 887118"/>
                              <a:gd name="connsiteX0" fmla="*/ 0 w 4152900"/>
                              <a:gd name="connsiteY0" fmla="*/ 736982 h 736982"/>
                              <a:gd name="connsiteX1" fmla="*/ 847725 w 4152900"/>
                              <a:gd name="connsiteY1" fmla="*/ 9078 h 736982"/>
                              <a:gd name="connsiteX2" fmla="*/ 2066925 w 4152900"/>
                              <a:gd name="connsiteY2" fmla="*/ 342369 h 736982"/>
                              <a:gd name="connsiteX3" fmla="*/ 3114675 w 4152900"/>
                              <a:gd name="connsiteY3" fmla="*/ 542320 h 736982"/>
                              <a:gd name="connsiteX4" fmla="*/ 4152900 w 4152900"/>
                              <a:gd name="connsiteY4" fmla="*/ 730287 h 736982"/>
                              <a:gd name="connsiteX0" fmla="*/ 0 w 4152900"/>
                              <a:gd name="connsiteY0" fmla="*/ 1019253 h 1019253"/>
                              <a:gd name="connsiteX1" fmla="*/ 895350 w 4152900"/>
                              <a:gd name="connsiteY1" fmla="*/ 5451 h 1019253"/>
                              <a:gd name="connsiteX2" fmla="*/ 2066925 w 4152900"/>
                              <a:gd name="connsiteY2" fmla="*/ 624640 h 1019253"/>
                              <a:gd name="connsiteX3" fmla="*/ 3114675 w 4152900"/>
                              <a:gd name="connsiteY3" fmla="*/ 824591 h 1019253"/>
                              <a:gd name="connsiteX4" fmla="*/ 4152900 w 4152900"/>
                              <a:gd name="connsiteY4" fmla="*/ 1012558 h 1019253"/>
                              <a:gd name="connsiteX0" fmla="*/ 0 w 4152900"/>
                              <a:gd name="connsiteY0" fmla="*/ 1024662 h 1024662"/>
                              <a:gd name="connsiteX1" fmla="*/ 742950 w 4152900"/>
                              <a:gd name="connsiteY1" fmla="*/ 5409 h 1024662"/>
                              <a:gd name="connsiteX2" fmla="*/ 2066925 w 4152900"/>
                              <a:gd name="connsiteY2" fmla="*/ 630049 h 1024662"/>
                              <a:gd name="connsiteX3" fmla="*/ 3114675 w 4152900"/>
                              <a:gd name="connsiteY3" fmla="*/ 830000 h 1024662"/>
                              <a:gd name="connsiteX4" fmla="*/ 4152900 w 4152900"/>
                              <a:gd name="connsiteY4" fmla="*/ 1017967 h 1024662"/>
                              <a:gd name="connsiteX0" fmla="*/ 0 w 4152900"/>
                              <a:gd name="connsiteY0" fmla="*/ 1030031 h 1030031"/>
                              <a:gd name="connsiteX1" fmla="*/ 590550 w 4152900"/>
                              <a:gd name="connsiteY1" fmla="*/ 5369 h 1030031"/>
                              <a:gd name="connsiteX2" fmla="*/ 2066925 w 4152900"/>
                              <a:gd name="connsiteY2" fmla="*/ 635418 h 1030031"/>
                              <a:gd name="connsiteX3" fmla="*/ 3114675 w 4152900"/>
                              <a:gd name="connsiteY3" fmla="*/ 835369 h 1030031"/>
                              <a:gd name="connsiteX4" fmla="*/ 4152900 w 4152900"/>
                              <a:gd name="connsiteY4" fmla="*/ 1023336 h 1030031"/>
                              <a:gd name="connsiteX0" fmla="*/ 0 w 4152900"/>
                              <a:gd name="connsiteY0" fmla="*/ 1035361 h 1035361"/>
                              <a:gd name="connsiteX1" fmla="*/ 762000 w 4152900"/>
                              <a:gd name="connsiteY1" fmla="*/ 5330 h 1035361"/>
                              <a:gd name="connsiteX2" fmla="*/ 2066925 w 4152900"/>
                              <a:gd name="connsiteY2" fmla="*/ 640748 h 1035361"/>
                              <a:gd name="connsiteX3" fmla="*/ 3114675 w 4152900"/>
                              <a:gd name="connsiteY3" fmla="*/ 840699 h 1035361"/>
                              <a:gd name="connsiteX4" fmla="*/ 4152900 w 4152900"/>
                              <a:gd name="connsiteY4" fmla="*/ 1028666 h 1035361"/>
                              <a:gd name="connsiteX0" fmla="*/ 0 w 4152900"/>
                              <a:gd name="connsiteY0" fmla="*/ 1040780 h 1040780"/>
                              <a:gd name="connsiteX1" fmla="*/ 762000 w 4152900"/>
                              <a:gd name="connsiteY1" fmla="*/ 10749 h 1040780"/>
                              <a:gd name="connsiteX2" fmla="*/ 2105025 w 4152900"/>
                              <a:gd name="connsiteY2" fmla="*/ 522305 h 1040780"/>
                              <a:gd name="connsiteX3" fmla="*/ 3114675 w 4152900"/>
                              <a:gd name="connsiteY3" fmla="*/ 846118 h 1040780"/>
                              <a:gd name="connsiteX4" fmla="*/ 4152900 w 4152900"/>
                              <a:gd name="connsiteY4" fmla="*/ 1034085 h 1040780"/>
                              <a:gd name="connsiteX0" fmla="*/ 0 w 4152900"/>
                              <a:gd name="connsiteY0" fmla="*/ 1046540 h 1046792"/>
                              <a:gd name="connsiteX1" fmla="*/ 762000 w 4152900"/>
                              <a:gd name="connsiteY1" fmla="*/ 16509 h 1046792"/>
                              <a:gd name="connsiteX2" fmla="*/ 2143125 w 4152900"/>
                              <a:gd name="connsiteY2" fmla="*/ 442287 h 1046792"/>
                              <a:gd name="connsiteX3" fmla="*/ 3114675 w 4152900"/>
                              <a:gd name="connsiteY3" fmla="*/ 851878 h 1046792"/>
                              <a:gd name="connsiteX4" fmla="*/ 4152900 w 4152900"/>
                              <a:gd name="connsiteY4" fmla="*/ 1039845 h 1046792"/>
                              <a:gd name="connsiteX0" fmla="*/ 0 w 4152900"/>
                              <a:gd name="connsiteY0" fmla="*/ 1046626 h 1047591"/>
                              <a:gd name="connsiteX1" fmla="*/ 762000 w 4152900"/>
                              <a:gd name="connsiteY1" fmla="*/ 16595 h 1047591"/>
                              <a:gd name="connsiteX2" fmla="*/ 2143125 w 4152900"/>
                              <a:gd name="connsiteY2" fmla="*/ 442373 h 1047591"/>
                              <a:gd name="connsiteX3" fmla="*/ 3048000 w 4152900"/>
                              <a:gd name="connsiteY3" fmla="*/ 867119 h 1047591"/>
                              <a:gd name="connsiteX4" fmla="*/ 4152900 w 4152900"/>
                              <a:gd name="connsiteY4" fmla="*/ 1039931 h 1047591"/>
                              <a:gd name="connsiteX0" fmla="*/ 0 w 4152900"/>
                              <a:gd name="connsiteY0" fmla="*/ 1043158 h 1043750"/>
                              <a:gd name="connsiteX1" fmla="*/ 762000 w 4152900"/>
                              <a:gd name="connsiteY1" fmla="*/ 13127 h 1043750"/>
                              <a:gd name="connsiteX2" fmla="*/ 2105025 w 4152900"/>
                              <a:gd name="connsiteY2" fmla="*/ 486552 h 1043750"/>
                              <a:gd name="connsiteX3" fmla="*/ 3048000 w 4152900"/>
                              <a:gd name="connsiteY3" fmla="*/ 863651 h 1043750"/>
                              <a:gd name="connsiteX4" fmla="*/ 4152900 w 4152900"/>
                              <a:gd name="connsiteY4" fmla="*/ 1036463 h 1043750"/>
                              <a:gd name="connsiteX0" fmla="*/ 0 w 4152900"/>
                              <a:gd name="connsiteY0" fmla="*/ 1046626 h 1047591"/>
                              <a:gd name="connsiteX1" fmla="*/ 762000 w 4152900"/>
                              <a:gd name="connsiteY1" fmla="*/ 16595 h 1047591"/>
                              <a:gd name="connsiteX2" fmla="*/ 2152650 w 4152900"/>
                              <a:gd name="connsiteY2" fmla="*/ 442375 h 1047591"/>
                              <a:gd name="connsiteX3" fmla="*/ 3048000 w 4152900"/>
                              <a:gd name="connsiteY3" fmla="*/ 867119 h 1047591"/>
                              <a:gd name="connsiteX4" fmla="*/ 4152900 w 4152900"/>
                              <a:gd name="connsiteY4" fmla="*/ 1039931 h 1047591"/>
                              <a:gd name="connsiteX0" fmla="*/ 0 w 4152900"/>
                              <a:gd name="connsiteY0" fmla="*/ 1048418 h 1049383"/>
                              <a:gd name="connsiteX1" fmla="*/ 762000 w 4152900"/>
                              <a:gd name="connsiteY1" fmla="*/ 18387 h 1049383"/>
                              <a:gd name="connsiteX2" fmla="*/ 2152650 w 4152900"/>
                              <a:gd name="connsiteY2" fmla="*/ 444167 h 1049383"/>
                              <a:gd name="connsiteX3" fmla="*/ 3048000 w 4152900"/>
                              <a:gd name="connsiteY3" fmla="*/ 868911 h 1049383"/>
                              <a:gd name="connsiteX4" fmla="*/ 4152900 w 4152900"/>
                              <a:gd name="connsiteY4" fmla="*/ 1041723 h 1049383"/>
                              <a:gd name="connsiteX0" fmla="*/ 0 w 4152900"/>
                              <a:gd name="connsiteY0" fmla="*/ 1048418 h 1056723"/>
                              <a:gd name="connsiteX1" fmla="*/ 762000 w 4152900"/>
                              <a:gd name="connsiteY1" fmla="*/ 18387 h 1056723"/>
                              <a:gd name="connsiteX2" fmla="*/ 2152650 w 4152900"/>
                              <a:gd name="connsiteY2" fmla="*/ 444167 h 1056723"/>
                              <a:gd name="connsiteX3" fmla="*/ 3048000 w 4152900"/>
                              <a:gd name="connsiteY3" fmla="*/ 868911 h 1056723"/>
                              <a:gd name="connsiteX4" fmla="*/ 4152900 w 4152900"/>
                              <a:gd name="connsiteY4" fmla="*/ 1049383 h 105672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52900" h="1056723">
                                <a:moveTo>
                                  <a:pt x="0" y="1048418"/>
                                </a:moveTo>
                                <a:cubicBezTo>
                                  <a:pt x="257175" y="719805"/>
                                  <a:pt x="403225" y="119095"/>
                                  <a:pt x="762000" y="18387"/>
                                </a:cubicBezTo>
                                <a:cubicBezTo>
                                  <a:pt x="1120775" y="-82321"/>
                                  <a:pt x="1800225" y="254766"/>
                                  <a:pt x="2152650" y="444167"/>
                                </a:cubicBezTo>
                                <a:cubicBezTo>
                                  <a:pt x="2505075" y="633568"/>
                                  <a:pt x="2714625" y="768042"/>
                                  <a:pt x="3048000" y="868911"/>
                                </a:cubicBezTo>
                                <a:cubicBezTo>
                                  <a:pt x="3381375" y="969780"/>
                                  <a:pt x="3871118" y="1087483"/>
                                  <a:pt x="4152900" y="1049383"/>
                                </a:cubicBez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2"/>
                        <wps:cNvSpPr/>
                        <wps:spPr>
                          <a:xfrm>
                            <a:off x="3048000" y="866775"/>
                            <a:ext cx="1114425" cy="542925"/>
                          </a:xfrm>
                          <a:custGeom>
                            <a:avLst/>
                            <a:gdLst>
                              <a:gd name="connsiteX0" fmla="*/ 0 w 1114425"/>
                              <a:gd name="connsiteY0" fmla="*/ 0 h 495300"/>
                              <a:gd name="connsiteX1" fmla="*/ 1114425 w 1114425"/>
                              <a:gd name="connsiteY1" fmla="*/ 0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14425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04900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542925"/>
                              <a:gd name="connsiteX1" fmla="*/ 1104900 w 1114425"/>
                              <a:gd name="connsiteY1" fmla="*/ 203200 h 542925"/>
                              <a:gd name="connsiteX2" fmla="*/ 1114425 w 1114425"/>
                              <a:gd name="connsiteY2" fmla="*/ 542925 h 542925"/>
                              <a:gd name="connsiteX3" fmla="*/ 0 w 1114425"/>
                              <a:gd name="connsiteY3" fmla="*/ 542925 h 542925"/>
                              <a:gd name="connsiteX4" fmla="*/ 0 w 1114425"/>
                              <a:gd name="connsiteY4" fmla="*/ 0 h 5429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4425" h="542925">
                                <a:moveTo>
                                  <a:pt x="0" y="0"/>
                                </a:moveTo>
                                <a:lnTo>
                                  <a:pt x="1104900" y="203200"/>
                                </a:lnTo>
                                <a:lnTo>
                                  <a:pt x="1114425" y="542925"/>
                                </a:lnTo>
                                <a:lnTo>
                                  <a:pt x="0" y="542925"/>
                                </a:lnTo>
                                <a:lnTo>
                                  <a:pt x="0" y="0"/>
                                </a:lnTo>
                                <a:close/>
                              </a:path>
                            </a:pathLst>
                          </a:custGeom>
                          <a:pattFill prst="narVert">
                            <a:fgClr>
                              <a:sysClr val="windowText" lastClr="000000"/>
                            </a:fgClr>
                            <a:bgClr>
                              <a:sysClr val="window" lastClr="FFFFFF"/>
                            </a:bgClr>
                          </a:patt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C3BFEEB" id="Group 103" o:spid="_x0000_s1026" style="position:absolute;margin-left:90pt;margin-top:.5pt;width:282pt;height:78pt;z-index:251754496;mso-width-relative:margin;mso-height-relative:margin" coordsize="41624,1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">
                <v:line id="Straight Connector 104" o:spid="_x0000_s1027" style="position:absolute;visibility:visible;mso-wrap-style:square" from="0,14097" to="41624,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" strokecolor="windowText" strokeweight=".5pt">
                  <v:stroke joinstyle="miter"/>
                </v:line>
                <v:shape id="Freeform 105" o:spid="_x0000_s1028" style="position:absolute;width:41529;height:10564;visibility:visible;mso-wrap-style:square;v-text-anchor:middle" coordsize="4152900,1056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" path="m,1048418c257175,719805,403225,119095,762000,18387,1120775,-82321,1800225,254766,2152650,444167v352425,189401,561975,323875,895350,424744c3381375,969780,3871118,1087483,4152900,1049383e" filled="f" strokecolor="windowText" strokeweight=".5pt">
                  <v:stroke joinstyle="miter"/>
                  <v:path arrowok="t" o:connecttype="custom" o:connectlocs="0,1048135;762000,18382;2152650,444047;3048000,868677;4152900,1049100" o:connectangles="0,0,0,0,0"/>
                </v:shape>
                <v:shape id="Rectangle 12" o:spid="_x0000_s1029" style="position:absolute;left:30480;top:8667;width:11144;height:5430;visibility:visible;mso-wrap-style:square;v-text-anchor:middle" coordsize="1114425,54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" path="m,l1104900,203200r9525,339725l,542925,,xe" fillcolor="windowText" strokecolor="#70ad47" strokeweight="1pt">
                  <v:fill r:id="rId18" o:title="" color2="window" type="pattern"/>
                  <v:stroke joinstyle="miter"/>
                  <v:path arrowok="t" o:connecttype="custom" o:connectlocs="0,0;1104900,203200;1114425,542925;0,542925;0,0" o:connectangles="0,0,0,0,0"/>
                </v:shape>
              </v:group>
            </w:pict>
          </mc:Fallback>
        </mc:AlternateContent>
      </w:r>
    </w:p>
    <w:p w14:paraId="763FB7DC" w14:textId="49B663B0" w:rsidR="00EE245A" w:rsidRDefault="00EE245A" w:rsidP="007F6982">
      <w:pPr>
        <w:tabs>
          <w:tab w:val="left" w:pos="1701"/>
          <w:tab w:val="left" w:pos="2127"/>
          <w:tab w:val="left" w:pos="2552"/>
          <w:tab w:val="left" w:pos="2977"/>
        </w:tabs>
        <w:ind w:left="1134"/>
      </w:pPr>
      <w:r w:rsidRPr="00EE245A">
        <w:rPr>
          <w:noProof/>
          <w:lang w:val="en-US"/>
        </w:rPr>
        <mc:AlternateContent>
          <mc:Choice Requires="wps">
            <w:drawing>
              <wp:anchor distT="45720" distB="45720" distL="114300" distR="114300" simplePos="0" relativeHeight="251752448" behindDoc="0" locked="0" layoutInCell="1" allowOverlap="1" wp14:anchorId="7F2B7236" wp14:editId="15E74CF6">
                <wp:simplePos x="0" y="0"/>
                <wp:positionH relativeFrom="column">
                  <wp:posOffset>3762375</wp:posOffset>
                </wp:positionH>
                <wp:positionV relativeFrom="paragraph">
                  <wp:posOffset>16630</wp:posOffset>
                </wp:positionV>
                <wp:extent cx="895350" cy="1404620"/>
                <wp:effectExtent l="0" t="0" r="19050" b="10160"/>
                <wp:wrapNone/>
                <wp:docPr id="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404620"/>
                        </a:xfrm>
                        <a:prstGeom prst="rect">
                          <a:avLst/>
                        </a:prstGeom>
                        <a:solidFill>
                          <a:srgbClr val="FFFFFF"/>
                        </a:solidFill>
                        <a:ln w="9525">
                          <a:solidFill>
                            <a:sysClr val="window" lastClr="FFFFFF"/>
                          </a:solidFill>
                          <a:miter lim="800000"/>
                          <a:headEnd/>
                          <a:tailEnd/>
                        </a:ln>
                      </wps:spPr>
                      <wps:txbx>
                        <w:txbxContent>
                          <w:p w14:paraId="41D13F84" w14:textId="6A735481" w:rsidR="00FD131A" w:rsidRDefault="00FD131A" w:rsidP="00EE245A">
                            <w:pPr>
                              <w:spacing w:line="240" w:lineRule="auto"/>
                            </w:pPr>
                            <w:r>
                              <w:rPr>
                                <w:lang w:val="en-US"/>
                              </w:rPr>
                              <w:t>H</w:t>
                            </w:r>
                            <w:r w:rsidRPr="00EE245A">
                              <w:rPr>
                                <w:sz w:val="16"/>
                                <w:lang w:val="en-US"/>
                              </w:rPr>
                              <w:t>0</w:t>
                            </w:r>
                            <w:r>
                              <w:rPr>
                                <w:sz w:val="16"/>
                                <w:lang w:val="en-US"/>
                              </w:rPr>
                              <w:t xml:space="preserve"> </w:t>
                            </w:r>
                            <w:r>
                              <w:rPr>
                                <w:lang w:val="en-US"/>
                              </w:rPr>
                              <w:t>ditola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96.25pt;margin-top:1.3pt;width:70.5pt;height:110.6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" strokecolor="window">
                <v:textbox style="mso-fit-shape-to-text:t">
                  <w:txbxContent>
                    <w:p w14:paraId="41D13F84" w14:textId="6A735481" w:rsidR="00FD131A" w:rsidRDefault="00FD131A" w:rsidP="00EE245A">
                      <w:pPr>
                        <w:spacing w:line="240" w:lineRule="auto"/>
                      </w:pPr>
                      <w:r>
                        <w:rPr>
                          <w:lang w:val="en-US"/>
                        </w:rPr>
                        <w:t>H</w:t>
                      </w:r>
                      <w:r w:rsidRPr="00EE245A">
                        <w:rPr>
                          <w:sz w:val="16"/>
                          <w:lang w:val="en-US"/>
                        </w:rPr>
                        <w:t>0</w:t>
                      </w:r>
                      <w:r>
                        <w:rPr>
                          <w:sz w:val="16"/>
                          <w:lang w:val="en-US"/>
                        </w:rPr>
                        <w:t xml:space="preserve"> </w:t>
                      </w:r>
                      <w:r>
                        <w:rPr>
                          <w:lang w:val="en-US"/>
                        </w:rPr>
                        <w:t>ditolak</w:t>
                      </w:r>
                    </w:p>
                  </w:txbxContent>
                </v:textbox>
              </v:shape>
            </w:pict>
          </mc:Fallback>
        </mc:AlternateContent>
      </w:r>
      <w:r w:rsidRPr="00EE245A">
        <w:rPr>
          <w:noProof/>
          <w:lang w:val="en-US"/>
        </w:rPr>
        <mc:AlternateContent>
          <mc:Choice Requires="wps">
            <w:drawing>
              <wp:anchor distT="45720" distB="45720" distL="114300" distR="114300" simplePos="0" relativeHeight="251750400" behindDoc="0" locked="0" layoutInCell="1" allowOverlap="1" wp14:anchorId="20688E0E" wp14:editId="79C20ABB">
                <wp:simplePos x="0" y="0"/>
                <wp:positionH relativeFrom="column">
                  <wp:posOffset>1969770</wp:posOffset>
                </wp:positionH>
                <wp:positionV relativeFrom="paragraph">
                  <wp:posOffset>256660</wp:posOffset>
                </wp:positionV>
                <wp:extent cx="895350" cy="1404620"/>
                <wp:effectExtent l="0" t="0" r="19050" b="1016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404620"/>
                        </a:xfrm>
                        <a:prstGeom prst="rect">
                          <a:avLst/>
                        </a:prstGeom>
                        <a:solidFill>
                          <a:srgbClr val="FFFFFF"/>
                        </a:solidFill>
                        <a:ln w="9525">
                          <a:solidFill>
                            <a:sysClr val="window" lastClr="FFFFFF"/>
                          </a:solidFill>
                          <a:miter lim="800000"/>
                          <a:headEnd/>
                          <a:tailEnd/>
                        </a:ln>
                      </wps:spPr>
                      <wps:txbx>
                        <w:txbxContent>
                          <w:p w14:paraId="2BB0E28D" w14:textId="09591035" w:rsidR="00FD131A" w:rsidRDefault="00FD131A" w:rsidP="00EE245A">
                            <w:pPr>
                              <w:spacing w:line="240" w:lineRule="auto"/>
                            </w:pPr>
                            <w:r>
                              <w:rPr>
                                <w:lang w:val="en-US"/>
                              </w:rPr>
                              <w:t>H</w:t>
                            </w:r>
                            <w:r w:rsidRPr="00EE245A">
                              <w:rPr>
                                <w:sz w:val="16"/>
                                <w:lang w:val="en-US"/>
                              </w:rPr>
                              <w:t>0</w:t>
                            </w:r>
                            <w:r>
                              <w:rPr>
                                <w:sz w:val="16"/>
                                <w:lang w:val="en-US"/>
                              </w:rPr>
                              <w:t xml:space="preserve"> </w:t>
                            </w:r>
                            <w:r w:rsidRPr="00EE245A">
                              <w:rPr>
                                <w:lang w:val="en-US"/>
                              </w:rPr>
                              <w:t>diteri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55.1pt;margin-top:20.2pt;width:70.5pt;height:110.6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" strokecolor="window">
                <v:textbox style="mso-fit-shape-to-text:t">
                  <w:txbxContent>
                    <w:p w14:paraId="2BB0E28D" w14:textId="09591035" w:rsidR="00FD131A" w:rsidRDefault="00FD131A" w:rsidP="00EE245A">
                      <w:pPr>
                        <w:spacing w:line="240" w:lineRule="auto"/>
                      </w:pPr>
                      <w:r>
                        <w:rPr>
                          <w:lang w:val="en-US"/>
                        </w:rPr>
                        <w:t>H</w:t>
                      </w:r>
                      <w:r w:rsidRPr="00EE245A">
                        <w:rPr>
                          <w:sz w:val="16"/>
                          <w:lang w:val="en-US"/>
                        </w:rPr>
                        <w:t>0</w:t>
                      </w:r>
                      <w:r>
                        <w:rPr>
                          <w:sz w:val="16"/>
                          <w:lang w:val="en-US"/>
                        </w:rPr>
                        <w:t xml:space="preserve"> </w:t>
                      </w:r>
                      <w:r w:rsidRPr="00EE245A">
                        <w:rPr>
                          <w:lang w:val="en-US"/>
                        </w:rPr>
                        <w:t>diterima</w:t>
                      </w:r>
                    </w:p>
                  </w:txbxContent>
                </v:textbox>
              </v:shape>
            </w:pict>
          </mc:Fallback>
        </mc:AlternateContent>
      </w:r>
    </w:p>
    <w:p w14:paraId="6B551BC7" w14:textId="2BC5474E" w:rsidR="00EE245A" w:rsidRDefault="00EE245A" w:rsidP="007F6982">
      <w:pPr>
        <w:tabs>
          <w:tab w:val="left" w:pos="1701"/>
          <w:tab w:val="left" w:pos="2127"/>
          <w:tab w:val="left" w:pos="2552"/>
          <w:tab w:val="left" w:pos="2977"/>
        </w:tabs>
        <w:ind w:left="1134"/>
      </w:pPr>
    </w:p>
    <w:p w14:paraId="5D44CA51" w14:textId="77777777" w:rsidR="00EE245A" w:rsidRDefault="00EE245A" w:rsidP="00EE245A">
      <w:pPr>
        <w:tabs>
          <w:tab w:val="left" w:pos="1701"/>
          <w:tab w:val="left" w:pos="2127"/>
          <w:tab w:val="left" w:pos="2552"/>
          <w:tab w:val="left" w:pos="2977"/>
        </w:tabs>
        <w:spacing w:line="240" w:lineRule="auto"/>
        <w:ind w:left="1134"/>
        <w:jc w:val="center"/>
        <w:rPr>
          <w:lang w:val="en-US"/>
        </w:rPr>
      </w:pPr>
    </w:p>
    <w:p w14:paraId="4A4D4298" w14:textId="7854837A" w:rsidR="00EE245A" w:rsidRPr="00EE245A" w:rsidRDefault="00EE245A" w:rsidP="00EE245A">
      <w:pPr>
        <w:tabs>
          <w:tab w:val="left" w:pos="1701"/>
          <w:tab w:val="left" w:pos="2127"/>
          <w:tab w:val="left" w:pos="2552"/>
          <w:tab w:val="left" w:pos="2977"/>
        </w:tabs>
        <w:ind w:left="1134"/>
        <w:jc w:val="center"/>
        <w:rPr>
          <w:lang w:val="en-US"/>
        </w:rPr>
      </w:pPr>
      <w:r>
        <w:rPr>
          <w:lang w:val="en-US"/>
        </w:rPr>
        <w:t>Gambar III.7 Kurva normal Uji F</w:t>
      </w:r>
    </w:p>
    <w:p w14:paraId="5E1284DC" w14:textId="453FA0F6" w:rsidR="004C4D80" w:rsidRPr="00596BC6" w:rsidRDefault="00007B41" w:rsidP="00EE245A">
      <w:pPr>
        <w:tabs>
          <w:tab w:val="left" w:pos="1701"/>
          <w:tab w:val="left" w:pos="2127"/>
          <w:tab w:val="left" w:pos="2552"/>
          <w:tab w:val="left" w:pos="2977"/>
        </w:tabs>
        <w:ind w:left="1134"/>
      </w:pPr>
      <w:r>
        <w:tab/>
      </w:r>
      <w:r w:rsidR="007F6982" w:rsidRPr="00596BC6">
        <w:t>Jika terjadi penerimaan Ho, maka dapat diartikan sebagai tidak signifikannya model regresi berganda yang diperoleh sehingga mengakibatkan tidak signifikan pula pengaruh dari variabel-variabel bebas secara simultan terhadap variabel terikat.</w:t>
      </w:r>
    </w:p>
    <w:p w14:paraId="58EF0C1B" w14:textId="77777777" w:rsidR="007F6982" w:rsidRPr="00596BC6" w:rsidRDefault="007F6982" w:rsidP="007F6982">
      <w:pPr>
        <w:pStyle w:val="ListParagraph"/>
        <w:numPr>
          <w:ilvl w:val="0"/>
          <w:numId w:val="11"/>
        </w:numPr>
        <w:tabs>
          <w:tab w:val="left" w:pos="1843"/>
          <w:tab w:val="left" w:pos="2127"/>
          <w:tab w:val="left" w:pos="2552"/>
          <w:tab w:val="left" w:pos="2977"/>
        </w:tabs>
        <w:ind w:left="1134" w:hanging="425"/>
      </w:pPr>
      <w:r w:rsidRPr="00596BC6">
        <w:t>Uji t</w:t>
      </w:r>
    </w:p>
    <w:p w14:paraId="65B054D4" w14:textId="77777777" w:rsidR="007F6982" w:rsidRPr="00596BC6" w:rsidRDefault="007F6982" w:rsidP="007F6982">
      <w:pPr>
        <w:tabs>
          <w:tab w:val="left" w:pos="1701"/>
          <w:tab w:val="left" w:pos="2127"/>
          <w:tab w:val="left" w:pos="2552"/>
          <w:tab w:val="left" w:pos="2977"/>
        </w:tabs>
        <w:ind w:left="1134" w:firstLine="567"/>
      </w:pPr>
      <w:r w:rsidRPr="00596BC6">
        <w:t xml:space="preserve">Uji signifikan parameter individu (uji t) pada dasarya menunjukan seberapa jauh pengaruh satu variable independen secara individual dalam menerangkan variable dependen. Langkah-langkah dalam uji t menentukan hipotesis nol dan hipotesis alternative dengan </w:t>
      </w:r>
      <w:r w:rsidRPr="00596BC6">
        <w:rPr>
          <w:i/>
        </w:rPr>
        <w:t>level of significance</w:t>
      </w:r>
      <w:r w:rsidRPr="00596BC6">
        <w:t xml:space="preserve"> = 0,05.</w:t>
      </w:r>
    </w:p>
    <w:p w14:paraId="38B32DDF" w14:textId="47B6276A"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H</w:t>
      </w:r>
      <w:r w:rsidRPr="00596BC6">
        <w:rPr>
          <w:vertAlign w:val="subscript"/>
        </w:rPr>
        <w:t xml:space="preserve">o : </w:t>
      </w:r>
      <w:r w:rsidRPr="00596BC6">
        <w:t xml:space="preserve">β = 0  :Tidak ada pengaruh antara variable </w:t>
      </w:r>
      <w:r w:rsidR="000C2674">
        <w:rPr>
          <w:i/>
          <w:iCs/>
          <w:lang w:val="en-US"/>
        </w:rPr>
        <w:t xml:space="preserve">online customer review, </w:t>
      </w:r>
      <w:r w:rsidR="000C2674">
        <w:rPr>
          <w:lang w:val="en-US"/>
        </w:rPr>
        <w:t xml:space="preserve">penggunaan sosial media dan </w:t>
      </w:r>
      <w:r w:rsidR="000C2674">
        <w:rPr>
          <w:i/>
          <w:iCs/>
          <w:lang w:val="en-US"/>
        </w:rPr>
        <w:t xml:space="preserve">brand trust, </w:t>
      </w:r>
      <w:r w:rsidRPr="00596BC6">
        <w:t xml:space="preserve">secara parsial terhadap variable </w:t>
      </w:r>
      <w:r w:rsidR="000C2674">
        <w:rPr>
          <w:lang w:val="en-US"/>
        </w:rPr>
        <w:t>keputusan pembelian</w:t>
      </w:r>
      <w:r w:rsidRPr="00596BC6">
        <w:t>.</w:t>
      </w:r>
    </w:p>
    <w:p w14:paraId="4CF38A38" w14:textId="2B01EBFD"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H</w:t>
      </w:r>
      <w:r w:rsidRPr="00596BC6">
        <w:rPr>
          <w:vertAlign w:val="subscript"/>
        </w:rPr>
        <w:t xml:space="preserve">o : </w:t>
      </w:r>
      <w:r w:rsidRPr="00596BC6">
        <w:t xml:space="preserve">β ≠ 0  : Ada pengaruh antara variable </w:t>
      </w:r>
      <w:r w:rsidR="000C2674">
        <w:rPr>
          <w:i/>
          <w:iCs/>
          <w:lang w:val="en-US"/>
        </w:rPr>
        <w:t xml:space="preserve">online customer review, </w:t>
      </w:r>
      <w:r w:rsidR="000C2674">
        <w:rPr>
          <w:lang w:val="en-US"/>
        </w:rPr>
        <w:t xml:space="preserve">penggunaan sosial media dan </w:t>
      </w:r>
      <w:r w:rsidR="000C2674">
        <w:rPr>
          <w:i/>
          <w:iCs/>
          <w:lang w:val="en-US"/>
        </w:rPr>
        <w:t xml:space="preserve">brand trust, </w:t>
      </w:r>
      <w:r w:rsidR="000C2674" w:rsidRPr="00596BC6">
        <w:t xml:space="preserve">secara parsial terhadap variable </w:t>
      </w:r>
      <w:r w:rsidR="000C2674">
        <w:rPr>
          <w:lang w:val="en-US"/>
        </w:rPr>
        <w:t>keputusan pembelian</w:t>
      </w:r>
      <w:r w:rsidR="000C2674" w:rsidRPr="00596BC6">
        <w:t>.</w:t>
      </w:r>
      <w:r w:rsidRPr="00596BC6">
        <w:t>.</w:t>
      </w:r>
    </w:p>
    <w:p w14:paraId="360A67C0" w14:textId="77777777"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Kriteria pengujian :</w:t>
      </w:r>
    </w:p>
    <w:p w14:paraId="483B0FAF" w14:textId="77777777" w:rsidR="007F6982" w:rsidRPr="00596BC6" w:rsidRDefault="007F6982" w:rsidP="007F6982">
      <w:pPr>
        <w:pStyle w:val="ListParagraph"/>
        <w:numPr>
          <w:ilvl w:val="0"/>
          <w:numId w:val="13"/>
        </w:numPr>
        <w:tabs>
          <w:tab w:val="left" w:pos="1701"/>
          <w:tab w:val="left" w:pos="2127"/>
          <w:tab w:val="left" w:pos="2552"/>
          <w:tab w:val="left" w:pos="2977"/>
        </w:tabs>
        <w:ind w:left="2126" w:hanging="425"/>
      </w:pPr>
      <w:r w:rsidRPr="00596BC6">
        <w:t>H</w:t>
      </w:r>
      <w:r w:rsidRPr="00596BC6">
        <w:rPr>
          <w:vertAlign w:val="subscript"/>
        </w:rPr>
        <w:t xml:space="preserve">o </w:t>
      </w:r>
      <w:r w:rsidRPr="00596BC6">
        <w:t>diterima apabila  -t</w:t>
      </w:r>
      <w:r w:rsidRPr="00596BC6">
        <w:rPr>
          <w:vertAlign w:val="subscript"/>
        </w:rPr>
        <w:t xml:space="preserve">tabel  </w:t>
      </w:r>
      <w:r w:rsidRPr="00CA197E">
        <w:rPr>
          <w:u w:val="single"/>
        </w:rPr>
        <w:t>&lt;</w:t>
      </w:r>
      <w:r w:rsidRPr="00596BC6">
        <w:t xml:space="preserve"> t</w:t>
      </w:r>
      <w:r w:rsidRPr="00596BC6">
        <w:rPr>
          <w:vertAlign w:val="subscript"/>
        </w:rPr>
        <w:t xml:space="preserve">hitung </w:t>
      </w:r>
      <w:r w:rsidRPr="00CA197E">
        <w:rPr>
          <w:u w:val="single"/>
        </w:rPr>
        <w:t>&gt;</w:t>
      </w:r>
      <w:r w:rsidRPr="00596BC6">
        <w:t xml:space="preserve">  t</w:t>
      </w:r>
      <w:r w:rsidRPr="00596BC6">
        <w:rPr>
          <w:vertAlign w:val="subscript"/>
        </w:rPr>
        <w:t>tabel</w:t>
      </w:r>
      <w:r w:rsidRPr="00596BC6">
        <w:t xml:space="preserve"> :</w:t>
      </w:r>
    </w:p>
    <w:p w14:paraId="1CD58BBC" w14:textId="2CED0AA1" w:rsidR="007F6982" w:rsidRPr="00596BC6" w:rsidRDefault="007F6982" w:rsidP="007F6982">
      <w:pPr>
        <w:pStyle w:val="ListParagraph"/>
        <w:tabs>
          <w:tab w:val="left" w:pos="1701"/>
          <w:tab w:val="left" w:pos="2127"/>
          <w:tab w:val="left" w:pos="2552"/>
          <w:tab w:val="left" w:pos="2977"/>
        </w:tabs>
        <w:ind w:left="2126" w:hanging="425"/>
      </w:pPr>
      <w:r w:rsidRPr="00596BC6">
        <w:tab/>
        <w:t xml:space="preserve">Artinya tidak ada pengaruh antara </w:t>
      </w:r>
      <w:bookmarkStart w:id="12" w:name="_Hlk93916697"/>
      <w:r w:rsidRPr="00596BC6">
        <w:t xml:space="preserve">variable </w:t>
      </w:r>
      <w:r w:rsidR="00CA197E">
        <w:rPr>
          <w:i/>
          <w:iCs/>
          <w:lang w:val="en-US"/>
        </w:rPr>
        <w:t xml:space="preserve">online customer review, </w:t>
      </w:r>
      <w:r w:rsidR="00CA197E">
        <w:rPr>
          <w:lang w:val="en-US"/>
        </w:rPr>
        <w:t xml:space="preserve">penggunaan sosial media dan </w:t>
      </w:r>
      <w:r w:rsidR="00CA197E">
        <w:rPr>
          <w:i/>
          <w:iCs/>
          <w:lang w:val="en-US"/>
        </w:rPr>
        <w:t xml:space="preserve">brand trust, </w:t>
      </w:r>
      <w:r w:rsidR="00CA197E" w:rsidRPr="00596BC6">
        <w:t xml:space="preserve">secara parsial terhadap variable </w:t>
      </w:r>
      <w:r w:rsidR="00CA197E">
        <w:rPr>
          <w:lang w:val="en-US"/>
        </w:rPr>
        <w:t>keputusan pembelian</w:t>
      </w:r>
      <w:bookmarkEnd w:id="12"/>
      <w:r w:rsidRPr="00596BC6">
        <w:t>.</w:t>
      </w:r>
    </w:p>
    <w:p w14:paraId="475E78FF" w14:textId="77777777" w:rsidR="007F6982" w:rsidRPr="00596BC6" w:rsidRDefault="007F6982" w:rsidP="007F6982">
      <w:pPr>
        <w:pStyle w:val="ListParagraph"/>
        <w:numPr>
          <w:ilvl w:val="0"/>
          <w:numId w:val="13"/>
        </w:numPr>
        <w:tabs>
          <w:tab w:val="left" w:pos="1701"/>
          <w:tab w:val="left" w:pos="2127"/>
          <w:tab w:val="left" w:pos="2552"/>
          <w:tab w:val="left" w:pos="2977"/>
        </w:tabs>
        <w:ind w:left="2126" w:hanging="425"/>
      </w:pPr>
      <w:r w:rsidRPr="00596BC6">
        <w:t>H</w:t>
      </w:r>
      <w:r w:rsidRPr="00596BC6">
        <w:rPr>
          <w:vertAlign w:val="subscript"/>
        </w:rPr>
        <w:t xml:space="preserve">o </w:t>
      </w:r>
      <w:r w:rsidRPr="00596BC6">
        <w:t>ditolak apabila -t</w:t>
      </w:r>
      <w:r w:rsidRPr="00596BC6">
        <w:rPr>
          <w:vertAlign w:val="subscript"/>
        </w:rPr>
        <w:t xml:space="preserve">tabel  </w:t>
      </w:r>
      <w:r w:rsidRPr="00596BC6">
        <w:t>&gt; t</w:t>
      </w:r>
      <w:r w:rsidRPr="00596BC6">
        <w:rPr>
          <w:vertAlign w:val="subscript"/>
        </w:rPr>
        <w:t xml:space="preserve">hitung </w:t>
      </w:r>
      <w:r w:rsidRPr="00596BC6">
        <w:t>&lt;  t</w:t>
      </w:r>
      <w:r w:rsidRPr="00596BC6">
        <w:rPr>
          <w:vertAlign w:val="subscript"/>
        </w:rPr>
        <w:t>tabel</w:t>
      </w:r>
    </w:p>
    <w:p w14:paraId="3DD3DD55" w14:textId="6A8C0154" w:rsidR="004C4D80" w:rsidRPr="00596BC6" w:rsidRDefault="007F6982" w:rsidP="00484FC5">
      <w:pPr>
        <w:pStyle w:val="ListParagraph"/>
        <w:tabs>
          <w:tab w:val="left" w:pos="1701"/>
          <w:tab w:val="left" w:pos="2127"/>
          <w:tab w:val="left" w:pos="2552"/>
          <w:tab w:val="left" w:pos="2977"/>
        </w:tabs>
        <w:ind w:left="2126" w:hanging="425"/>
      </w:pPr>
      <w:r w:rsidRPr="00596BC6">
        <w:lastRenderedPageBreak/>
        <w:tab/>
        <w:t xml:space="preserve">Artinya ada pengaruh antara variable </w:t>
      </w:r>
      <w:r w:rsidR="00CA197E">
        <w:rPr>
          <w:i/>
          <w:iCs/>
          <w:lang w:val="en-US"/>
        </w:rPr>
        <w:t xml:space="preserve">online customer review, </w:t>
      </w:r>
      <w:r w:rsidR="00CA197E">
        <w:rPr>
          <w:lang w:val="en-US"/>
        </w:rPr>
        <w:t xml:space="preserve">penggunaan sosial media dan </w:t>
      </w:r>
      <w:r w:rsidR="00CA197E">
        <w:rPr>
          <w:i/>
          <w:iCs/>
          <w:lang w:val="en-US"/>
        </w:rPr>
        <w:t xml:space="preserve">brand trust, </w:t>
      </w:r>
      <w:r w:rsidR="00CA197E" w:rsidRPr="00596BC6">
        <w:t xml:space="preserve">secara parsial terhadap variable </w:t>
      </w:r>
      <w:r w:rsidR="00CA197E">
        <w:rPr>
          <w:lang w:val="en-US"/>
        </w:rPr>
        <w:t>keputusan pembelian</w:t>
      </w:r>
      <w:r w:rsidR="00CA197E" w:rsidRPr="00596BC6">
        <w:t>.</w:t>
      </w:r>
    </w:p>
    <w:p w14:paraId="62E3EA11" w14:textId="77777777" w:rsidR="007F6982" w:rsidRPr="00596BC6" w:rsidRDefault="007F6982" w:rsidP="007F6982">
      <w:pPr>
        <w:pStyle w:val="ListParagraph"/>
        <w:tabs>
          <w:tab w:val="left" w:pos="1276"/>
          <w:tab w:val="left" w:pos="1701"/>
          <w:tab w:val="left" w:pos="2127"/>
          <w:tab w:val="left" w:pos="2552"/>
          <w:tab w:val="left" w:pos="2977"/>
        </w:tabs>
        <w:ind w:left="1701" w:hanging="425"/>
        <w:rPr>
          <w:lang w:val="en-US"/>
        </w:rPr>
      </w:pPr>
      <w:r w:rsidRPr="00596BC6">
        <w:rPr>
          <w:noProof/>
          <w:lang w:val="en-US"/>
        </w:rPr>
        <mc:AlternateContent>
          <mc:Choice Requires="wpg">
            <w:drawing>
              <wp:anchor distT="0" distB="0" distL="114300" distR="114300" simplePos="0" relativeHeight="251667456" behindDoc="0" locked="0" layoutInCell="1" allowOverlap="1" wp14:anchorId="7D2F994B" wp14:editId="2618BB26">
                <wp:simplePos x="0" y="0"/>
                <wp:positionH relativeFrom="margin">
                  <wp:align>center</wp:align>
                </wp:positionH>
                <wp:positionV relativeFrom="paragraph">
                  <wp:posOffset>8255</wp:posOffset>
                </wp:positionV>
                <wp:extent cx="3333750" cy="704850"/>
                <wp:effectExtent l="0" t="0" r="19050" b="19050"/>
                <wp:wrapNone/>
                <wp:docPr id="21" name="Group 21"/>
                <wp:cNvGraphicFramePr/>
                <a:graphic xmlns:a="http://schemas.openxmlformats.org/drawingml/2006/main">
                  <a:graphicData uri="http://schemas.microsoft.com/office/word/2010/wordprocessingGroup">
                    <wpg:wgp>
                      <wpg:cNvGrpSpPr/>
                      <wpg:grpSpPr>
                        <a:xfrm>
                          <a:off x="0" y="0"/>
                          <a:ext cx="3333750" cy="704851"/>
                          <a:chOff x="0" y="0"/>
                          <a:chExt cx="3333750" cy="676276"/>
                        </a:xfrm>
                      </wpg:grpSpPr>
                      <wps:wsp>
                        <wps:cNvPr id="22" name="Straight Connector 22"/>
                        <wps:cNvCnPr/>
                        <wps:spPr>
                          <a:xfrm>
                            <a:off x="0" y="676275"/>
                            <a:ext cx="3333750" cy="0"/>
                          </a:xfrm>
                          <a:prstGeom prst="line">
                            <a:avLst/>
                          </a:prstGeom>
                        </wps:spPr>
                        <wps:style>
                          <a:lnRef idx="1">
                            <a:schemeClr val="dk1"/>
                          </a:lnRef>
                          <a:fillRef idx="0">
                            <a:schemeClr val="dk1"/>
                          </a:fillRef>
                          <a:effectRef idx="0">
                            <a:schemeClr val="dk1"/>
                          </a:effectRef>
                          <a:fontRef idx="minor">
                            <a:schemeClr val="tx1"/>
                          </a:fontRef>
                        </wps:style>
                        <wps:bodyPr/>
                      </wps:wsp>
                      <wps:wsp>
                        <wps:cNvPr id="23" name="Freeform 23"/>
                        <wps:cNvSpPr/>
                        <wps:spPr>
                          <a:xfrm>
                            <a:off x="85725" y="0"/>
                            <a:ext cx="3120463" cy="504829"/>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47"/>
                        <wps:cNvSpPr/>
                        <wps:spPr>
                          <a:xfrm>
                            <a:off x="133350" y="400051"/>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0958FD7" id="Group 21" o:spid="_x0000_s1026" style="position:absolute;margin-left:0;margin-top:.65pt;width:262.5pt;height:55.5pt;z-index:251667456;mso-position-horizontal:center;mso-position-horizontal-relative:margin;mso-height-relative:margin"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">
                <v:line id="Straight Connector 22" o:spid="_x0000_s1027" style="position:absolute;visibility:visible;mso-wrap-style:square" from="0,6762" to="33337,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" strokecolor="black [3200]" strokeweight=".5pt">
                  <v:stroke joinstyle="miter"/>
                </v:line>
                <v:shape id="Freeform 23" o:spid="_x0000_s1028" style="position:absolute;left:857;width:31204;height:5048;visibility:visible;mso-wrap-style:square;v-text-anchor:middle" coordsize="3120463,50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9;641838,416906;1099038,223474;1459523,21251;1872762,38836;2321169,311398;2664069,443283;3086100,487244;3094892,478452;3094892,478452;3094892,504829" o:connectangles="0,0,0,0,0,0,0,0,0,0,0"/>
                </v:shape>
                <v:shape id="Rectangle 47" o:spid="_x0000_s1029" style="position:absolute;left:1333;top:4000;width:6668;height:2762;visibility:visible;mso-wrap-style:square;v-text-anchor:middle" coordsize="666750,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" path="m,104775c95250,88900,209550,92075,304800,76200l666750,r-9525,276225l,276225,,104775xe" fillcolor="#aeaaaa [2414]" strokecolor="black [3213]"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" path="m,c222250,47625,273050,104775,666750,142875r,171450l,314325,,xe" fillcolor="#aeaaaa [2414]" strokecolor="black [3213]" strokeweight="1pt">
                  <v:stroke joinstyle="miter"/>
                  <v:path arrowok="t" o:connecttype="custom" o:connectlocs="0,0;666750,142875;666750,314325;0,314325;0,0" o:connectangles="0,0,0,0,0"/>
                </v:shape>
                <w10:wrap anchorx="margin"/>
              </v:group>
            </w:pict>
          </mc:Fallback>
        </mc:AlternateContent>
      </w:r>
      <w:r w:rsidRPr="00596BC6">
        <w:rPr>
          <w:lang w:val="en-US"/>
        </w:rPr>
        <w:t xml:space="preserve">         H</w:t>
      </w:r>
      <w:r w:rsidRPr="00596BC6">
        <w:rPr>
          <w:vertAlign w:val="subscript"/>
          <w:lang w:val="en-US"/>
        </w:rPr>
        <w:t>0</w:t>
      </w:r>
      <w:r w:rsidRPr="00596BC6">
        <w:rPr>
          <w:lang w:val="en-US"/>
        </w:rPr>
        <w:t xml:space="preserve"> ditolak                                        H</w:t>
      </w:r>
      <w:r w:rsidRPr="00596BC6">
        <w:rPr>
          <w:vertAlign w:val="subscript"/>
          <w:lang w:val="en-US"/>
        </w:rPr>
        <w:t>0</w:t>
      </w:r>
      <w:r w:rsidRPr="00596BC6">
        <w:rPr>
          <w:lang w:val="en-US"/>
        </w:rPr>
        <w:t xml:space="preserve"> ditolak</w:t>
      </w:r>
    </w:p>
    <w:p w14:paraId="5C976C6F" w14:textId="77777777" w:rsidR="007F6982" w:rsidRPr="00596BC6" w:rsidRDefault="007F6982" w:rsidP="007F6982">
      <w:pPr>
        <w:pStyle w:val="ListParagraph"/>
        <w:tabs>
          <w:tab w:val="left" w:pos="1276"/>
          <w:tab w:val="left" w:pos="1701"/>
          <w:tab w:val="left" w:pos="2127"/>
          <w:tab w:val="left" w:pos="2552"/>
          <w:tab w:val="left" w:pos="2977"/>
        </w:tabs>
        <w:ind w:left="1701" w:hanging="425"/>
        <w:rPr>
          <w:lang w:val="en-US"/>
        </w:rPr>
      </w:pPr>
      <w:r w:rsidRPr="00596BC6">
        <w:rPr>
          <w:lang w:val="en-US"/>
        </w:rPr>
        <w:t xml:space="preserve">                                     H</w:t>
      </w:r>
      <w:r w:rsidRPr="00596BC6">
        <w:rPr>
          <w:vertAlign w:val="subscript"/>
          <w:lang w:val="en-US"/>
        </w:rPr>
        <w:t xml:space="preserve">0 </w:t>
      </w:r>
      <w:r w:rsidRPr="00596BC6">
        <w:rPr>
          <w:lang w:val="en-US"/>
        </w:rPr>
        <w:t>diterima</w:t>
      </w:r>
    </w:p>
    <w:p w14:paraId="69B69390" w14:textId="533E422F" w:rsidR="007F6982" w:rsidRDefault="007F6982" w:rsidP="00EE245A">
      <w:pPr>
        <w:tabs>
          <w:tab w:val="left" w:pos="5670"/>
        </w:tabs>
        <w:spacing w:line="360" w:lineRule="auto"/>
      </w:pPr>
      <w:r w:rsidRPr="00596BC6">
        <w:t xml:space="preserve">                                </w:t>
      </w:r>
      <w:bookmarkStart w:id="13" w:name="_Hlk93916688"/>
      <w:r w:rsidRPr="00596BC6">
        <w:t>-t (alpha/2;n-k)</w:t>
      </w:r>
      <w:r w:rsidR="00CA197E">
        <w:rPr>
          <w:lang w:val="en-US"/>
        </w:rPr>
        <w:t xml:space="preserve">                        </w:t>
      </w:r>
      <w:r w:rsidR="00CA197E" w:rsidRPr="00596BC6">
        <w:t>t (alpha/2;n-k)</w:t>
      </w:r>
      <w:bookmarkEnd w:id="13"/>
    </w:p>
    <w:p w14:paraId="167DD780" w14:textId="3F0A3076" w:rsidR="00EE245A" w:rsidRPr="00EE245A" w:rsidRDefault="00EE245A" w:rsidP="00EE245A">
      <w:pPr>
        <w:tabs>
          <w:tab w:val="left" w:pos="5670"/>
        </w:tabs>
        <w:jc w:val="center"/>
        <w:rPr>
          <w:lang w:val="en-US"/>
        </w:rPr>
      </w:pPr>
      <w:r>
        <w:rPr>
          <w:lang w:val="en-US"/>
        </w:rPr>
        <w:t>Gambar III.8 Kurva Normal Uji t</w:t>
      </w:r>
    </w:p>
    <w:p w14:paraId="1C47DFA5" w14:textId="77777777" w:rsidR="007F6982" w:rsidRPr="00596BC6" w:rsidRDefault="007F6982" w:rsidP="00EE245A">
      <w:pPr>
        <w:pStyle w:val="ListParagraph"/>
        <w:numPr>
          <w:ilvl w:val="0"/>
          <w:numId w:val="12"/>
        </w:numPr>
        <w:tabs>
          <w:tab w:val="left" w:pos="1701"/>
          <w:tab w:val="left" w:pos="2127"/>
          <w:tab w:val="left" w:pos="2552"/>
          <w:tab w:val="left" w:pos="2977"/>
        </w:tabs>
        <w:ind w:left="2126" w:hanging="850"/>
      </w:pPr>
      <w:r w:rsidRPr="00596BC6">
        <w:t>Keputusan Pengujian :</w:t>
      </w:r>
    </w:p>
    <w:p w14:paraId="0C5B78BD" w14:textId="77777777" w:rsidR="007F6982" w:rsidRPr="00596BC6" w:rsidRDefault="007F6982" w:rsidP="00EE245A">
      <w:pPr>
        <w:pStyle w:val="ListParagraph"/>
        <w:tabs>
          <w:tab w:val="left" w:pos="1701"/>
          <w:tab w:val="left" w:pos="1985"/>
          <w:tab w:val="left" w:pos="2552"/>
          <w:tab w:val="left" w:pos="2977"/>
        </w:tabs>
        <w:ind w:left="1701" w:hanging="1701"/>
      </w:pPr>
      <w:r w:rsidRPr="00596BC6">
        <w:tab/>
      </w:r>
      <w:r w:rsidRPr="00596BC6">
        <w:tab/>
        <w:t xml:space="preserve">    Apabila t</w:t>
      </w:r>
      <w:r w:rsidRPr="00596BC6">
        <w:rPr>
          <w:vertAlign w:val="subscript"/>
        </w:rPr>
        <w:t xml:space="preserve">hitung  </w:t>
      </w:r>
      <w:r w:rsidRPr="00596BC6">
        <w:t>&gt; t</w:t>
      </w:r>
      <w:r w:rsidRPr="00596BC6">
        <w:rPr>
          <w:vertAlign w:val="subscript"/>
        </w:rPr>
        <w:t xml:space="preserve">tabel </w:t>
      </w:r>
      <w:r w:rsidRPr="00596BC6">
        <w:t xml:space="preserve"> maka H</w:t>
      </w:r>
      <w:r w:rsidRPr="00596BC6">
        <w:rPr>
          <w:vertAlign w:val="subscript"/>
        </w:rPr>
        <w:t xml:space="preserve">o </w:t>
      </w:r>
      <w:r w:rsidRPr="00596BC6">
        <w:t>ditolak, artinya terdapat pengaruh yang signifikan secara parsial antara variable x terhadap variable Y atau sebaliknya.</w:t>
      </w:r>
    </w:p>
    <w:p w14:paraId="2C339C30" w14:textId="77777777" w:rsidR="007F6982" w:rsidRPr="00596BC6" w:rsidRDefault="007F6982" w:rsidP="00EE245A">
      <w:pPr>
        <w:pStyle w:val="ListParagraph"/>
        <w:numPr>
          <w:ilvl w:val="0"/>
          <w:numId w:val="11"/>
        </w:numPr>
        <w:tabs>
          <w:tab w:val="left" w:pos="1843"/>
          <w:tab w:val="left" w:pos="2127"/>
          <w:tab w:val="left" w:pos="2552"/>
          <w:tab w:val="left" w:pos="2977"/>
        </w:tabs>
        <w:ind w:left="1134" w:hanging="425"/>
      </w:pPr>
      <w:r w:rsidRPr="00596BC6">
        <w:t>Koefisien Determinan (R Square)</w:t>
      </w:r>
    </w:p>
    <w:p w14:paraId="3AC01D9C" w14:textId="77777777" w:rsidR="004C4D80" w:rsidRDefault="007F6982" w:rsidP="004C4D80">
      <w:pPr>
        <w:widowControl w:val="0"/>
        <w:tabs>
          <w:tab w:val="left" w:pos="1701"/>
          <w:tab w:val="left" w:pos="2127"/>
          <w:tab w:val="left" w:pos="2552"/>
          <w:tab w:val="left" w:pos="2977"/>
        </w:tabs>
        <w:autoSpaceDE w:val="0"/>
        <w:autoSpaceDN w:val="0"/>
        <w:adjustRightInd w:val="0"/>
        <w:ind w:left="1134" w:firstLine="567"/>
      </w:pPr>
      <w:r w:rsidRPr="00596BC6">
        <w:t>Koefisien determinasi (R</w:t>
      </w:r>
      <w:r w:rsidRPr="00596BC6">
        <w:rPr>
          <w:vertAlign w:val="superscript"/>
        </w:rPr>
        <w:t>2</w:t>
      </w:r>
      <w:r w:rsidRPr="00596BC6">
        <w:t>) pada intinya mengukur seberapa jauh kemampuan model dalam meneran</w:t>
      </w:r>
      <w:r w:rsidR="004C4D80">
        <w:t>gkan variasi variabel dependen.</w:t>
      </w:r>
    </w:p>
    <w:p w14:paraId="03529E03" w14:textId="77777777" w:rsidR="00AB7179" w:rsidRDefault="007F6982" w:rsidP="00AB7179">
      <w:pPr>
        <w:widowControl w:val="0"/>
        <w:tabs>
          <w:tab w:val="left" w:pos="1701"/>
          <w:tab w:val="left" w:pos="2127"/>
          <w:tab w:val="left" w:pos="2552"/>
          <w:tab w:val="left" w:pos="2977"/>
        </w:tabs>
        <w:autoSpaceDE w:val="0"/>
        <w:autoSpaceDN w:val="0"/>
        <w:adjustRightInd w:val="0"/>
        <w:ind w:left="1134" w:firstLine="567"/>
      </w:pPr>
      <w:r w:rsidRPr="00596BC6">
        <w:t>Nilai koefisien determinasi adalah antara nol (0) dan satu (1). Nilai R</w:t>
      </w:r>
      <w:r w:rsidRPr="00596BC6">
        <w:rPr>
          <w:vertAlign w:val="superscript"/>
        </w:rPr>
        <w:t>2</w:t>
      </w:r>
      <w:r w:rsidRPr="00596BC6">
        <w:t xml:space="preserve"> yang kecil berarti kemampuan variabel-variabel independen (bebas) dalam menjelaskan variasi variabel dependen amat terbatas. Nilai yang mendekati satu berarti variabel-variabel independen memberikan hampir semua informasi yang dibutuhkan untuk memprediksi variasi variabel dependen. Secara umum koefisien determinasi untuk data silang (</w:t>
      </w:r>
      <w:r w:rsidRPr="00596BC6">
        <w:rPr>
          <w:i/>
          <w:iCs/>
        </w:rPr>
        <w:t>crosssection</w:t>
      </w:r>
      <w:r w:rsidRPr="00596BC6">
        <w:t>) relatif rendah karena adanya variasi yang besar antara masing-masing pengamatan, sedangkan untuk data runtun waktu (</w:t>
      </w:r>
      <w:r w:rsidRPr="00596BC6">
        <w:rPr>
          <w:i/>
          <w:iCs/>
        </w:rPr>
        <w:t>time series</w:t>
      </w:r>
      <w:r w:rsidRPr="00596BC6">
        <w:t>) biasanya mempunyai nilai koefisien determinasi yang tinggi (Sugiyono, 201</w:t>
      </w:r>
      <w:r w:rsidRPr="00596BC6">
        <w:rPr>
          <w:lang w:val="en-US"/>
        </w:rPr>
        <w:t>8</w:t>
      </w:r>
      <w:r w:rsidRPr="00596BC6">
        <w:t xml:space="preserve">). Banyak </w:t>
      </w:r>
      <w:r w:rsidRPr="00596BC6">
        <w:lastRenderedPageBreak/>
        <w:t xml:space="preserve">peneliti menganjurkan untuk menggunakan nilai </w:t>
      </w:r>
      <w:r w:rsidRPr="00596BC6">
        <w:rPr>
          <w:i/>
          <w:iCs/>
        </w:rPr>
        <w:t>Adjusted R</w:t>
      </w:r>
      <w:r w:rsidRPr="00596BC6">
        <w:rPr>
          <w:i/>
          <w:iCs/>
          <w:vertAlign w:val="superscript"/>
        </w:rPr>
        <w:t>2</w:t>
      </w:r>
      <w:r w:rsidRPr="00596BC6">
        <w:t>(</w:t>
      </w:r>
      <w:r w:rsidRPr="00596BC6">
        <w:rPr>
          <w:i/>
          <w:iCs/>
        </w:rPr>
        <w:t>Adjusted R Square</w:t>
      </w:r>
      <w:r w:rsidRPr="00596BC6">
        <w:t>) pada saat mengevaluasi mana model regresi terbaik. Tidakseperti R</w:t>
      </w:r>
      <w:r w:rsidRPr="00596BC6">
        <w:rPr>
          <w:vertAlign w:val="superscript"/>
        </w:rPr>
        <w:t>2</w:t>
      </w:r>
      <w:r w:rsidRPr="00596BC6">
        <w:t xml:space="preserve">, nilai </w:t>
      </w:r>
      <w:r w:rsidRPr="00596BC6">
        <w:rPr>
          <w:i/>
          <w:iCs/>
        </w:rPr>
        <w:t xml:space="preserve">Adjusted </w:t>
      </w:r>
      <w:r w:rsidRPr="00596BC6">
        <w:t>R</w:t>
      </w:r>
      <w:r w:rsidRPr="00596BC6">
        <w:rPr>
          <w:vertAlign w:val="superscript"/>
        </w:rPr>
        <w:t>2</w:t>
      </w:r>
      <w:r w:rsidRPr="00596BC6">
        <w:t xml:space="preserve"> dapat naik atau turun apabila satu variabel</w:t>
      </w:r>
      <w:r w:rsidR="004C4D80">
        <w:rPr>
          <w:lang w:val="en-US"/>
        </w:rPr>
        <w:t xml:space="preserve"> </w:t>
      </w:r>
      <w:r w:rsidRPr="00596BC6">
        <w:t>independen ditambahkan k</w:t>
      </w:r>
      <w:r w:rsidR="00AB7179">
        <w:t>e dalam model (Sugiyono, 2018).</w:t>
      </w:r>
    </w:p>
    <w:p w14:paraId="2BD38503" w14:textId="55C86189" w:rsidR="007F6982" w:rsidRPr="00596BC6" w:rsidRDefault="007F6982" w:rsidP="00AB7179">
      <w:pPr>
        <w:widowControl w:val="0"/>
        <w:tabs>
          <w:tab w:val="left" w:pos="1701"/>
          <w:tab w:val="left" w:pos="2127"/>
          <w:tab w:val="left" w:pos="2552"/>
          <w:tab w:val="left" w:pos="2977"/>
        </w:tabs>
        <w:autoSpaceDE w:val="0"/>
        <w:autoSpaceDN w:val="0"/>
        <w:adjustRightInd w:val="0"/>
        <w:ind w:left="1134" w:firstLine="567"/>
      </w:pPr>
      <w:r w:rsidRPr="00596BC6">
        <w:t xml:space="preserve">Dalam kenyataan nilai </w:t>
      </w:r>
      <w:r w:rsidRPr="00596BC6">
        <w:rPr>
          <w:i/>
          <w:iCs/>
        </w:rPr>
        <w:t xml:space="preserve">Adjusted </w:t>
      </w:r>
      <w:r w:rsidRPr="00596BC6">
        <w:t>R</w:t>
      </w:r>
      <w:r w:rsidRPr="00596BC6">
        <w:rPr>
          <w:vertAlign w:val="superscript"/>
        </w:rPr>
        <w:t>2</w:t>
      </w:r>
      <w:r w:rsidRPr="00596BC6">
        <w:t xml:space="preserve"> dapat bernilai negatif, walaupun yang dikehendaki harus bernilai positif. Jika dalam uji empiris didapat nilai </w:t>
      </w:r>
      <w:r w:rsidRPr="00596BC6">
        <w:rPr>
          <w:i/>
          <w:iCs/>
        </w:rPr>
        <w:t xml:space="preserve">Adjusted </w:t>
      </w:r>
      <w:r w:rsidRPr="00596BC6">
        <w:t>R</w:t>
      </w:r>
      <w:r w:rsidRPr="00596BC6">
        <w:rPr>
          <w:vertAlign w:val="superscript"/>
        </w:rPr>
        <w:t>2</w:t>
      </w:r>
      <w:r w:rsidRPr="00596BC6">
        <w:t xml:space="preserve"> negatif, maka nilai </w:t>
      </w:r>
      <w:r w:rsidRPr="00596BC6">
        <w:rPr>
          <w:i/>
          <w:iCs/>
        </w:rPr>
        <w:t xml:space="preserve">Adjusted </w:t>
      </w:r>
      <w:r w:rsidRPr="00596BC6">
        <w:t>dianggap bernilai 0. Secara matematis jika nilai R</w:t>
      </w:r>
      <w:r w:rsidRPr="00596BC6">
        <w:rPr>
          <w:vertAlign w:val="superscript"/>
        </w:rPr>
        <w:t>2</w:t>
      </w:r>
      <w:r w:rsidRPr="00596BC6">
        <w:t xml:space="preserve"> = 1, maka </w:t>
      </w:r>
      <w:r w:rsidRPr="00596BC6">
        <w:rPr>
          <w:i/>
          <w:iCs/>
        </w:rPr>
        <w:t xml:space="preserve">Adjusted </w:t>
      </w:r>
      <w:r w:rsidRPr="00596BC6">
        <w:t>R</w:t>
      </w:r>
      <w:r w:rsidRPr="00596BC6">
        <w:rPr>
          <w:vertAlign w:val="superscript"/>
        </w:rPr>
        <w:t>2</w:t>
      </w:r>
      <w:r w:rsidRPr="00596BC6">
        <w:t xml:space="preserve"> = R</w:t>
      </w:r>
      <w:r w:rsidRPr="00596BC6">
        <w:rPr>
          <w:vertAlign w:val="superscript"/>
        </w:rPr>
        <w:t>2</w:t>
      </w:r>
      <w:r w:rsidRPr="00596BC6">
        <w:t xml:space="preserve"> = 1. </w:t>
      </w:r>
    </w:p>
    <w:p w14:paraId="0BADF6A9" w14:textId="38F4E560" w:rsidR="00421F39" w:rsidRPr="00F97CD1" w:rsidRDefault="007F6982" w:rsidP="00F97CD1">
      <w:pPr>
        <w:widowControl w:val="0"/>
        <w:tabs>
          <w:tab w:val="left" w:pos="1701"/>
          <w:tab w:val="left" w:pos="2127"/>
          <w:tab w:val="left" w:pos="2552"/>
          <w:tab w:val="left" w:pos="2977"/>
        </w:tabs>
        <w:autoSpaceDE w:val="0"/>
        <w:autoSpaceDN w:val="0"/>
        <w:adjustRightInd w:val="0"/>
        <w:ind w:left="1134" w:firstLine="567"/>
        <w:rPr>
          <w:lang w:val="en-US"/>
        </w:rPr>
      </w:pPr>
      <w:r w:rsidRPr="00596BC6">
        <w:t>Sedangkan jika nilai R</w:t>
      </w:r>
      <w:r w:rsidRPr="00596BC6">
        <w:rPr>
          <w:vertAlign w:val="superscript"/>
        </w:rPr>
        <w:t>2</w:t>
      </w:r>
      <w:r w:rsidRPr="00596BC6">
        <w:t xml:space="preserve"> = 0, maka </w:t>
      </w:r>
      <w:r w:rsidRPr="00596BC6">
        <w:rPr>
          <w:i/>
          <w:iCs/>
        </w:rPr>
        <w:t xml:space="preserve">Adjusted </w:t>
      </w:r>
      <w:r w:rsidRPr="00596BC6">
        <w:t>R</w:t>
      </w:r>
      <w:r w:rsidRPr="00596BC6">
        <w:rPr>
          <w:vertAlign w:val="superscript"/>
        </w:rPr>
        <w:t>2</w:t>
      </w:r>
      <w:r w:rsidRPr="00596BC6">
        <w:t xml:space="preserve"> = (1– k)/(n – k). Jika k &gt; 1, maka </w:t>
      </w:r>
      <w:r w:rsidRPr="00596BC6">
        <w:rPr>
          <w:i/>
          <w:iCs/>
        </w:rPr>
        <w:t>Adjusted R</w:t>
      </w:r>
      <w:r w:rsidRPr="00596BC6">
        <w:rPr>
          <w:vertAlign w:val="superscript"/>
        </w:rPr>
        <w:t>2</w:t>
      </w:r>
      <w:r w:rsidRPr="00596BC6">
        <w:t xml:space="preserve"> akan bernilai negatif. Dalam penelitian ini, untuk mengolah data digunakan alat bantu SPSS (</w:t>
      </w:r>
      <w:r w:rsidRPr="00596BC6">
        <w:rPr>
          <w:i/>
          <w:iCs/>
        </w:rPr>
        <w:t xml:space="preserve">Statistical </w:t>
      </w:r>
      <w:bookmarkStart w:id="14" w:name="_GoBack"/>
      <w:bookmarkEnd w:id="14"/>
      <w:r w:rsidRPr="00596BC6">
        <w:rPr>
          <w:i/>
          <w:iCs/>
        </w:rPr>
        <w:t>Package for Social Science</w:t>
      </w:r>
      <w:r w:rsidRPr="00596BC6">
        <w:t>)</w:t>
      </w:r>
      <w:r w:rsidR="00C44469">
        <w:rPr>
          <w:lang w:val="en-US"/>
        </w:rPr>
        <w:t>.</w:t>
      </w:r>
    </w:p>
    <w:sectPr w:rsidR="00421F39" w:rsidRPr="00F97CD1" w:rsidSect="00F97CD1">
      <w:headerReference w:type="default" r:id="rId19"/>
      <w:footerReference w:type="first" r:id="rId20"/>
      <w:pgSz w:w="11906" w:h="16838" w:code="9"/>
      <w:pgMar w:top="2268" w:right="1701" w:bottom="1701" w:left="2268" w:header="709" w:footer="709" w:gutter="0"/>
      <w:pgNumType w:start="3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8ACCD" w14:textId="77777777" w:rsidR="001713FB" w:rsidRDefault="001713FB" w:rsidP="00D76F6F">
      <w:pPr>
        <w:spacing w:line="240" w:lineRule="auto"/>
      </w:pPr>
      <w:r>
        <w:separator/>
      </w:r>
    </w:p>
  </w:endnote>
  <w:endnote w:type="continuationSeparator" w:id="0">
    <w:p w14:paraId="07EE6B77" w14:textId="77777777" w:rsidR="001713FB" w:rsidRDefault="001713FB" w:rsidP="00D76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0542983"/>
      <w:docPartObj>
        <w:docPartGallery w:val="Page Numbers (Bottom of Page)"/>
        <w:docPartUnique/>
      </w:docPartObj>
    </w:sdtPr>
    <w:sdtEndPr>
      <w:rPr>
        <w:noProof/>
      </w:rPr>
    </w:sdtEndPr>
    <w:sdtContent>
      <w:p w14:paraId="2C4C86CB" w14:textId="2384BC8D" w:rsidR="00F97CD1" w:rsidRDefault="00F97CD1">
        <w:pPr>
          <w:pStyle w:val="Footer"/>
          <w:jc w:val="center"/>
        </w:pPr>
        <w:r>
          <w:fldChar w:fldCharType="begin"/>
        </w:r>
        <w:r>
          <w:instrText xml:space="preserve"> PAGE   \* MERGEFORMAT </w:instrText>
        </w:r>
        <w:r>
          <w:fldChar w:fldCharType="separate"/>
        </w:r>
        <w:r w:rsidR="00E11750">
          <w:rPr>
            <w:noProof/>
          </w:rPr>
          <w:t>31</w:t>
        </w:r>
        <w:r>
          <w:rPr>
            <w:noProof/>
          </w:rPr>
          <w:fldChar w:fldCharType="end"/>
        </w:r>
      </w:p>
    </w:sdtContent>
  </w:sdt>
  <w:p w14:paraId="65F70612" w14:textId="77777777" w:rsidR="00FD131A" w:rsidRDefault="00FD131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C9640" w14:textId="77777777" w:rsidR="001713FB" w:rsidRDefault="001713FB" w:rsidP="00D76F6F">
      <w:pPr>
        <w:spacing w:line="240" w:lineRule="auto"/>
      </w:pPr>
      <w:r>
        <w:separator/>
      </w:r>
    </w:p>
  </w:footnote>
  <w:footnote w:type="continuationSeparator" w:id="0">
    <w:p w14:paraId="038A62AC" w14:textId="77777777" w:rsidR="001713FB" w:rsidRDefault="001713FB" w:rsidP="00D76F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043607"/>
      <w:docPartObj>
        <w:docPartGallery w:val="Page Numbers (Top of Page)"/>
        <w:docPartUnique/>
      </w:docPartObj>
    </w:sdtPr>
    <w:sdtEndPr>
      <w:rPr>
        <w:noProof/>
      </w:rPr>
    </w:sdtEndPr>
    <w:sdtContent>
      <w:p w14:paraId="608B2227" w14:textId="1FA90034" w:rsidR="00F97CD1" w:rsidRDefault="00F97CD1">
        <w:pPr>
          <w:pStyle w:val="Header"/>
          <w:jc w:val="right"/>
        </w:pPr>
        <w:r>
          <w:fldChar w:fldCharType="begin"/>
        </w:r>
        <w:r>
          <w:instrText xml:space="preserve"> PAGE   \* MERGEFORMAT </w:instrText>
        </w:r>
        <w:r>
          <w:fldChar w:fldCharType="separate"/>
        </w:r>
        <w:r w:rsidR="00E11750">
          <w:rPr>
            <w:noProof/>
          </w:rPr>
          <w:t>44</w:t>
        </w:r>
        <w:r>
          <w:rPr>
            <w:noProof/>
          </w:rPr>
          <w:fldChar w:fldCharType="end"/>
        </w:r>
      </w:p>
    </w:sdtContent>
  </w:sdt>
  <w:p w14:paraId="1F388A28" w14:textId="77777777" w:rsidR="00F97CD1" w:rsidRDefault="00F97C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1C68"/>
    <w:multiLevelType w:val="hybridMultilevel"/>
    <w:tmpl w:val="8E68B158"/>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EC48D9"/>
    <w:multiLevelType w:val="multilevel"/>
    <w:tmpl w:val="BCD8613C"/>
    <w:lvl w:ilvl="0">
      <w:start w:val="1"/>
      <w:numFmt w:val="decimal"/>
      <w:lvlText w:val="%1)"/>
      <w:lvlJc w:val="left"/>
      <w:pPr>
        <w:ind w:left="720" w:hanging="360"/>
      </w:pPr>
    </w:lvl>
    <w:lvl w:ilvl="1">
      <w:start w:val="31"/>
      <w:numFmt w:val="bullet"/>
      <w:lvlText w:val="⮚"/>
      <w:lvlJc w:val="left"/>
      <w:pPr>
        <w:ind w:left="1440" w:hanging="360"/>
      </w:pPr>
      <w:rPr>
        <w:rFonts w:ascii="Noto Sans Symbols" w:eastAsia="Noto Sans Symbols" w:hAnsi="Noto Sans Symbols" w:cs="Noto Sans Symbols"/>
      </w:rPr>
    </w:lvl>
    <w:lvl w:ilvl="2">
      <w:start w:val="1"/>
      <w:numFmt w:val="lowerLetter"/>
      <w:lvlText w:val="%3)"/>
      <w:lvlJc w:val="left"/>
      <w:pPr>
        <w:ind w:left="2160" w:hanging="180"/>
      </w:pPr>
      <w:rPr>
        <w:color w:val="000000"/>
      </w:rPr>
    </w:lvl>
    <w:lvl w:ilvl="3">
      <w:start w:val="1"/>
      <w:numFmt w:val="upperLetter"/>
      <w:lvlText w:val="%4."/>
      <w:lvlJc w:val="left"/>
      <w:pPr>
        <w:ind w:left="3090" w:hanging="57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3895280"/>
    <w:multiLevelType w:val="hybridMultilevel"/>
    <w:tmpl w:val="5E56668E"/>
    <w:lvl w:ilvl="0" w:tplc="04210017">
      <w:start w:val="1"/>
      <w:numFmt w:val="lowerLetter"/>
      <w:lvlText w:val="%1)"/>
      <w:lvlJc w:val="left"/>
      <w:pPr>
        <w:ind w:left="25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D10C1C"/>
    <w:multiLevelType w:val="hybridMultilevel"/>
    <w:tmpl w:val="6F78CCA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BD066A"/>
    <w:multiLevelType w:val="hybridMultilevel"/>
    <w:tmpl w:val="1A6E2E36"/>
    <w:lvl w:ilvl="0" w:tplc="DAE40B04">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AA636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0C4B51DF"/>
    <w:multiLevelType w:val="hybridMultilevel"/>
    <w:tmpl w:val="59102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BD6F15"/>
    <w:multiLevelType w:val="hybridMultilevel"/>
    <w:tmpl w:val="9B3489EC"/>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0CCB0B7E"/>
    <w:multiLevelType w:val="hybridMultilevel"/>
    <w:tmpl w:val="4B5A4B90"/>
    <w:lvl w:ilvl="0" w:tplc="04210011">
      <w:start w:val="1"/>
      <w:numFmt w:val="decimal"/>
      <w:lvlText w:val="%1)"/>
      <w:lvlJc w:val="left"/>
      <w:pPr>
        <w:ind w:left="3240" w:hanging="360"/>
      </w:pPr>
      <w:rPr>
        <w:rFonts w:hint="default"/>
        <w:vertAlign w:val="baseline"/>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9">
    <w:nsid w:val="0F6837E9"/>
    <w:multiLevelType w:val="hybridMultilevel"/>
    <w:tmpl w:val="30EC4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A31ADE"/>
    <w:multiLevelType w:val="hybridMultilevel"/>
    <w:tmpl w:val="AF9ED590"/>
    <w:lvl w:ilvl="0" w:tplc="A23A3618">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7054CE"/>
    <w:multiLevelType w:val="hybridMultilevel"/>
    <w:tmpl w:val="5240E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4D3C7E"/>
    <w:multiLevelType w:val="multilevel"/>
    <w:tmpl w:val="C8A4BEA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nsid w:val="1E9D3349"/>
    <w:multiLevelType w:val="hybridMultilevel"/>
    <w:tmpl w:val="627A3B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31692"/>
    <w:multiLevelType w:val="hybridMultilevel"/>
    <w:tmpl w:val="85BAB8E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21015B48"/>
    <w:multiLevelType w:val="hybridMultilevel"/>
    <w:tmpl w:val="E932DA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298618A"/>
    <w:multiLevelType w:val="hybridMultilevel"/>
    <w:tmpl w:val="6BF4F1C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58242F"/>
    <w:multiLevelType w:val="hybridMultilevel"/>
    <w:tmpl w:val="AA28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F028E0"/>
    <w:multiLevelType w:val="hybridMultilevel"/>
    <w:tmpl w:val="052E0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F96E02"/>
    <w:multiLevelType w:val="multilevel"/>
    <w:tmpl w:val="17C8C95C"/>
    <w:lvl w:ilvl="0">
      <w:start w:val="1"/>
      <w:numFmt w:val="bullet"/>
      <w:lvlText w:val="*"/>
      <w:lvlJc w:val="left"/>
      <w:pPr>
        <w:ind w:left="2562" w:hanging="360"/>
      </w:pPr>
      <w:rPr>
        <w:rFonts w:ascii="Noto Sans Symbols" w:eastAsia="Noto Sans Symbols" w:hAnsi="Noto Sans Symbols" w:cs="Noto Sans Symbols"/>
      </w:rPr>
    </w:lvl>
    <w:lvl w:ilvl="1">
      <w:start w:val="1"/>
      <w:numFmt w:val="lowerLetter"/>
      <w:lvlText w:val="%2."/>
      <w:lvlJc w:val="left"/>
      <w:pPr>
        <w:ind w:left="2562" w:hanging="360"/>
      </w:pPr>
    </w:lvl>
    <w:lvl w:ilvl="2">
      <w:start w:val="1"/>
      <w:numFmt w:val="bullet"/>
      <w:lvlText w:val="▪"/>
      <w:lvlJc w:val="left"/>
      <w:pPr>
        <w:ind w:left="3282" w:hanging="360"/>
      </w:pPr>
      <w:rPr>
        <w:rFonts w:ascii="Noto Sans Symbols" w:eastAsia="Noto Sans Symbols" w:hAnsi="Noto Sans Symbols" w:cs="Noto Sans Symbols"/>
      </w:rPr>
    </w:lvl>
    <w:lvl w:ilvl="3">
      <w:start w:val="1"/>
      <w:numFmt w:val="bullet"/>
      <w:lvlText w:val="●"/>
      <w:lvlJc w:val="left"/>
      <w:pPr>
        <w:ind w:left="4002" w:hanging="360"/>
      </w:pPr>
      <w:rPr>
        <w:rFonts w:ascii="Noto Sans Symbols" w:eastAsia="Noto Sans Symbols" w:hAnsi="Noto Sans Symbols" w:cs="Noto Sans Symbols"/>
      </w:rPr>
    </w:lvl>
    <w:lvl w:ilvl="4">
      <w:start w:val="1"/>
      <w:numFmt w:val="bullet"/>
      <w:lvlText w:val="o"/>
      <w:lvlJc w:val="left"/>
      <w:pPr>
        <w:ind w:left="4722" w:hanging="360"/>
      </w:pPr>
      <w:rPr>
        <w:rFonts w:ascii="Courier New" w:eastAsia="Courier New" w:hAnsi="Courier New" w:cs="Courier New"/>
      </w:rPr>
    </w:lvl>
    <w:lvl w:ilvl="5">
      <w:start w:val="1"/>
      <w:numFmt w:val="bullet"/>
      <w:lvlText w:val="▪"/>
      <w:lvlJc w:val="left"/>
      <w:pPr>
        <w:ind w:left="5442" w:hanging="360"/>
      </w:pPr>
      <w:rPr>
        <w:rFonts w:ascii="Noto Sans Symbols" w:eastAsia="Noto Sans Symbols" w:hAnsi="Noto Sans Symbols" w:cs="Noto Sans Symbols"/>
      </w:rPr>
    </w:lvl>
    <w:lvl w:ilvl="6">
      <w:start w:val="1"/>
      <w:numFmt w:val="bullet"/>
      <w:lvlText w:val="●"/>
      <w:lvlJc w:val="left"/>
      <w:pPr>
        <w:ind w:left="6162" w:hanging="360"/>
      </w:pPr>
      <w:rPr>
        <w:rFonts w:ascii="Noto Sans Symbols" w:eastAsia="Noto Sans Symbols" w:hAnsi="Noto Sans Symbols" w:cs="Noto Sans Symbols"/>
      </w:rPr>
    </w:lvl>
    <w:lvl w:ilvl="7">
      <w:start w:val="1"/>
      <w:numFmt w:val="bullet"/>
      <w:lvlText w:val="o"/>
      <w:lvlJc w:val="left"/>
      <w:pPr>
        <w:ind w:left="6882" w:hanging="360"/>
      </w:pPr>
      <w:rPr>
        <w:rFonts w:ascii="Courier New" w:eastAsia="Courier New" w:hAnsi="Courier New" w:cs="Courier New"/>
      </w:rPr>
    </w:lvl>
    <w:lvl w:ilvl="8">
      <w:start w:val="1"/>
      <w:numFmt w:val="bullet"/>
      <w:lvlText w:val="▪"/>
      <w:lvlJc w:val="left"/>
      <w:pPr>
        <w:ind w:left="7602" w:hanging="360"/>
      </w:pPr>
      <w:rPr>
        <w:rFonts w:ascii="Noto Sans Symbols" w:eastAsia="Noto Sans Symbols" w:hAnsi="Noto Sans Symbols" w:cs="Noto Sans Symbols"/>
      </w:rPr>
    </w:lvl>
  </w:abstractNum>
  <w:abstractNum w:abstractNumId="20">
    <w:nsid w:val="273543AA"/>
    <w:multiLevelType w:val="hybridMultilevel"/>
    <w:tmpl w:val="16EE2724"/>
    <w:lvl w:ilvl="0" w:tplc="62F25F9A">
      <w:start w:val="3"/>
      <w:numFmt w:val="decimal"/>
      <w:lvlText w:val="%1."/>
      <w:lvlJc w:val="left"/>
      <w:pPr>
        <w:ind w:left="426" w:hanging="360"/>
      </w:pPr>
      <w:rPr>
        <w:rFonts w:hint="default"/>
        <w:i/>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nsid w:val="2B7A2EB7"/>
    <w:multiLevelType w:val="multilevel"/>
    <w:tmpl w:val="BBD45FA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nsid w:val="2D9B51AF"/>
    <w:multiLevelType w:val="hybridMultilevel"/>
    <w:tmpl w:val="E5B6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FE1D42"/>
    <w:multiLevelType w:val="hybridMultilevel"/>
    <w:tmpl w:val="13669CA8"/>
    <w:lvl w:ilvl="0" w:tplc="05944038">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2E44277C"/>
    <w:multiLevelType w:val="hybridMultilevel"/>
    <w:tmpl w:val="0CA69B02"/>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2E9375C9"/>
    <w:multiLevelType w:val="hybridMultilevel"/>
    <w:tmpl w:val="4546D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9D51A5"/>
    <w:multiLevelType w:val="multilevel"/>
    <w:tmpl w:val="8730D166"/>
    <w:lvl w:ilvl="0">
      <w:start w:val="1"/>
      <w:numFmt w:val="upperLetter"/>
      <w:pStyle w:val="BAB5"/>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33905360"/>
    <w:multiLevelType w:val="hybridMultilevel"/>
    <w:tmpl w:val="C7883E0E"/>
    <w:lvl w:ilvl="0" w:tplc="088E7BDE">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4781FCC"/>
    <w:multiLevelType w:val="hybridMultilevel"/>
    <w:tmpl w:val="0F962BE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2929CD"/>
    <w:multiLevelType w:val="multilevel"/>
    <w:tmpl w:val="A468C43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0">
    <w:nsid w:val="38E57558"/>
    <w:multiLevelType w:val="multilevel"/>
    <w:tmpl w:val="077EED3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1">
    <w:nsid w:val="3A6A2C2F"/>
    <w:multiLevelType w:val="hybridMultilevel"/>
    <w:tmpl w:val="84B458C0"/>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3E9771E7"/>
    <w:multiLevelType w:val="hybridMultilevel"/>
    <w:tmpl w:val="5C9AD5DA"/>
    <w:lvl w:ilvl="0" w:tplc="04210017">
      <w:start w:val="1"/>
      <w:numFmt w:val="lowerLetter"/>
      <w:lvlText w:val="%1)"/>
      <w:lvlJc w:val="left"/>
      <w:pPr>
        <w:ind w:left="2520" w:hanging="360"/>
      </w:pPr>
    </w:lvl>
    <w:lvl w:ilvl="1" w:tplc="A2AAED0C">
      <w:start w:val="1"/>
      <w:numFmt w:val="upperLetter"/>
      <w:pStyle w:val="BAB4"/>
      <w:lvlText w:val="%2."/>
      <w:lvlJc w:val="left"/>
      <w:pPr>
        <w:ind w:left="3240" w:hanging="36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nsid w:val="401518DC"/>
    <w:multiLevelType w:val="multilevel"/>
    <w:tmpl w:val="BAC21404"/>
    <w:lvl w:ilvl="0">
      <w:start w:val="4"/>
      <w:numFmt w:val="decimal"/>
      <w:lvlText w:val="%1."/>
      <w:lvlJc w:val="left"/>
      <w:pPr>
        <w:ind w:left="144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1081B69"/>
    <w:multiLevelType w:val="hybridMultilevel"/>
    <w:tmpl w:val="5E126F58"/>
    <w:lvl w:ilvl="0" w:tplc="04210019">
      <w:start w:val="1"/>
      <w:numFmt w:val="lowerLetter"/>
      <w:lvlText w:val="%1."/>
      <w:lvlJc w:val="left"/>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5">
    <w:nsid w:val="43B5473F"/>
    <w:multiLevelType w:val="hybridMultilevel"/>
    <w:tmpl w:val="F126055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43CD64E1"/>
    <w:multiLevelType w:val="hybridMultilevel"/>
    <w:tmpl w:val="E042F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704DD3"/>
    <w:multiLevelType w:val="hybridMultilevel"/>
    <w:tmpl w:val="6436C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880301"/>
    <w:multiLevelType w:val="hybridMultilevel"/>
    <w:tmpl w:val="58702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B70FC5"/>
    <w:multiLevelType w:val="hybridMultilevel"/>
    <w:tmpl w:val="451813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6B3679"/>
    <w:multiLevelType w:val="multilevel"/>
    <w:tmpl w:val="E722875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1">
    <w:nsid w:val="54435C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5547531C"/>
    <w:multiLevelType w:val="hybridMultilevel"/>
    <w:tmpl w:val="251CF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74D76F2"/>
    <w:multiLevelType w:val="hybridMultilevel"/>
    <w:tmpl w:val="B994EC1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57B34374"/>
    <w:multiLevelType w:val="hybridMultilevel"/>
    <w:tmpl w:val="4A2AC21A"/>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5">
    <w:nsid w:val="58493AED"/>
    <w:multiLevelType w:val="hybridMultilevel"/>
    <w:tmpl w:val="5D0E4A9E"/>
    <w:lvl w:ilvl="0" w:tplc="E7EC080E">
      <w:start w:val="1"/>
      <w:numFmt w:val="upp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93040D2"/>
    <w:multiLevelType w:val="hybridMultilevel"/>
    <w:tmpl w:val="9C7A7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AF651DB"/>
    <w:multiLevelType w:val="hybridMultilevel"/>
    <w:tmpl w:val="82E65028"/>
    <w:lvl w:ilvl="0" w:tplc="A858B77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BBA2EB5"/>
    <w:multiLevelType w:val="hybridMultilevel"/>
    <w:tmpl w:val="681C5A2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9">
    <w:nsid w:val="5C84068E"/>
    <w:multiLevelType w:val="multilevel"/>
    <w:tmpl w:val="6DE450F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nsid w:val="5D8A3450"/>
    <w:multiLevelType w:val="hybridMultilevel"/>
    <w:tmpl w:val="E932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EA4105C"/>
    <w:multiLevelType w:val="multilevel"/>
    <w:tmpl w:val="AE5EE0BC"/>
    <w:lvl w:ilvl="0">
      <w:start w:val="3"/>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11940EE"/>
    <w:multiLevelType w:val="hybridMultilevel"/>
    <w:tmpl w:val="6570D79A"/>
    <w:lvl w:ilvl="0" w:tplc="04210019">
      <w:start w:val="1"/>
      <w:numFmt w:val="lowerLetter"/>
      <w:lvlText w:val="%1."/>
      <w:lvlJc w:val="left"/>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641A0F85"/>
    <w:multiLevelType w:val="hybridMultilevel"/>
    <w:tmpl w:val="D1C4C412"/>
    <w:lvl w:ilvl="0" w:tplc="04090011">
      <w:start w:val="1"/>
      <w:numFmt w:val="decimal"/>
      <w:lvlText w:val="%1)"/>
      <w:lvlJc w:val="left"/>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54">
    <w:nsid w:val="64321197"/>
    <w:multiLevelType w:val="hybridMultilevel"/>
    <w:tmpl w:val="15D60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5B3C66"/>
    <w:multiLevelType w:val="multilevel"/>
    <w:tmpl w:val="30F6CE2C"/>
    <w:styleLink w:val="CurrentList1"/>
    <w:lvl w:ilvl="0">
      <w:start w:val="1"/>
      <w:numFmt w:val="lowerLetter"/>
      <w:lvlText w:val="%1."/>
      <w:lvlJc w:val="left"/>
      <w:pPr>
        <w:ind w:left="1256" w:hanging="405"/>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6">
    <w:nsid w:val="68DF0343"/>
    <w:multiLevelType w:val="hybridMultilevel"/>
    <w:tmpl w:val="7AB85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F0C786A"/>
    <w:multiLevelType w:val="hybridMultilevel"/>
    <w:tmpl w:val="1A6E2E36"/>
    <w:lvl w:ilvl="0" w:tplc="FFFFFFFF">
      <w:start w:val="1"/>
      <w:numFmt w:val="decimal"/>
      <w:lvlText w:val="%1."/>
      <w:lvlJc w:val="left"/>
      <w:pPr>
        <w:ind w:left="846" w:hanging="42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8">
    <w:nsid w:val="742178AD"/>
    <w:multiLevelType w:val="hybridMultilevel"/>
    <w:tmpl w:val="E5F6A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518717E"/>
    <w:multiLevelType w:val="hybridMultilevel"/>
    <w:tmpl w:val="ABFED4F6"/>
    <w:lvl w:ilvl="0" w:tplc="C4FEFF8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nsid w:val="75297051"/>
    <w:multiLevelType w:val="hybridMultilevel"/>
    <w:tmpl w:val="5FC6B6C2"/>
    <w:lvl w:ilvl="0" w:tplc="04090017">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1">
    <w:nsid w:val="7A6A0434"/>
    <w:multiLevelType w:val="hybridMultilevel"/>
    <w:tmpl w:val="E174CF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C494452"/>
    <w:multiLevelType w:val="hybridMultilevel"/>
    <w:tmpl w:val="6D8CF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F1945F4"/>
    <w:multiLevelType w:val="hybridMultilevel"/>
    <w:tmpl w:val="30F6CE2C"/>
    <w:lvl w:ilvl="0" w:tplc="E4C60132">
      <w:start w:val="1"/>
      <w:numFmt w:val="lowerLetter"/>
      <w:lvlText w:val="%1."/>
      <w:lvlJc w:val="left"/>
      <w:pPr>
        <w:ind w:left="1256" w:hanging="40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4">
    <w:nsid w:val="7F360581"/>
    <w:multiLevelType w:val="hybridMultilevel"/>
    <w:tmpl w:val="A1A6FA9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6"/>
  </w:num>
  <w:num w:numId="2">
    <w:abstractNumId w:val="25"/>
  </w:num>
  <w:num w:numId="3">
    <w:abstractNumId w:val="9"/>
  </w:num>
  <w:num w:numId="4">
    <w:abstractNumId w:val="4"/>
  </w:num>
  <w:num w:numId="5">
    <w:abstractNumId w:val="16"/>
  </w:num>
  <w:num w:numId="6">
    <w:abstractNumId w:val="35"/>
  </w:num>
  <w:num w:numId="7">
    <w:abstractNumId w:val="23"/>
  </w:num>
  <w:num w:numId="8">
    <w:abstractNumId w:val="27"/>
  </w:num>
  <w:num w:numId="9">
    <w:abstractNumId w:val="47"/>
  </w:num>
  <w:num w:numId="10">
    <w:abstractNumId w:val="57"/>
  </w:num>
  <w:num w:numId="11">
    <w:abstractNumId w:val="52"/>
  </w:num>
  <w:num w:numId="12">
    <w:abstractNumId w:val="32"/>
  </w:num>
  <w:num w:numId="13">
    <w:abstractNumId w:val="8"/>
  </w:num>
  <w:num w:numId="14">
    <w:abstractNumId w:val="2"/>
  </w:num>
  <w:num w:numId="15">
    <w:abstractNumId w:val="18"/>
  </w:num>
  <w:num w:numId="16">
    <w:abstractNumId w:val="11"/>
  </w:num>
  <w:num w:numId="17">
    <w:abstractNumId w:val="37"/>
  </w:num>
  <w:num w:numId="18">
    <w:abstractNumId w:val="22"/>
  </w:num>
  <w:num w:numId="19">
    <w:abstractNumId w:val="17"/>
  </w:num>
  <w:num w:numId="20">
    <w:abstractNumId w:val="42"/>
  </w:num>
  <w:num w:numId="21">
    <w:abstractNumId w:val="41"/>
  </w:num>
  <w:num w:numId="22">
    <w:abstractNumId w:val="5"/>
  </w:num>
  <w:num w:numId="23">
    <w:abstractNumId w:val="54"/>
  </w:num>
  <w:num w:numId="24">
    <w:abstractNumId w:val="50"/>
  </w:num>
  <w:num w:numId="25">
    <w:abstractNumId w:val="15"/>
  </w:num>
  <w:num w:numId="26">
    <w:abstractNumId w:val="38"/>
  </w:num>
  <w:num w:numId="27">
    <w:abstractNumId w:val="62"/>
  </w:num>
  <w:num w:numId="28">
    <w:abstractNumId w:val="61"/>
  </w:num>
  <w:num w:numId="29">
    <w:abstractNumId w:val="6"/>
  </w:num>
  <w:num w:numId="30">
    <w:abstractNumId w:val="7"/>
  </w:num>
  <w:num w:numId="31">
    <w:abstractNumId w:val="31"/>
  </w:num>
  <w:num w:numId="32">
    <w:abstractNumId w:val="44"/>
  </w:num>
  <w:num w:numId="33">
    <w:abstractNumId w:val="59"/>
  </w:num>
  <w:num w:numId="34">
    <w:abstractNumId w:val="60"/>
  </w:num>
  <w:num w:numId="35">
    <w:abstractNumId w:val="48"/>
  </w:num>
  <w:num w:numId="36">
    <w:abstractNumId w:val="14"/>
  </w:num>
  <w:num w:numId="37">
    <w:abstractNumId w:val="64"/>
  </w:num>
  <w:num w:numId="38">
    <w:abstractNumId w:val="43"/>
  </w:num>
  <w:num w:numId="39">
    <w:abstractNumId w:val="34"/>
  </w:num>
  <w:num w:numId="40">
    <w:abstractNumId w:val="33"/>
  </w:num>
  <w:num w:numId="41">
    <w:abstractNumId w:val="12"/>
  </w:num>
  <w:num w:numId="42">
    <w:abstractNumId w:val="21"/>
  </w:num>
  <w:num w:numId="43">
    <w:abstractNumId w:val="51"/>
  </w:num>
  <w:num w:numId="44">
    <w:abstractNumId w:val="19"/>
  </w:num>
  <w:num w:numId="45">
    <w:abstractNumId w:val="26"/>
  </w:num>
  <w:num w:numId="46">
    <w:abstractNumId w:val="1"/>
  </w:num>
  <w:num w:numId="47">
    <w:abstractNumId w:val="49"/>
  </w:num>
  <w:num w:numId="48">
    <w:abstractNumId w:val="30"/>
  </w:num>
  <w:num w:numId="49">
    <w:abstractNumId w:val="40"/>
  </w:num>
  <w:num w:numId="50">
    <w:abstractNumId w:val="29"/>
  </w:num>
  <w:num w:numId="51">
    <w:abstractNumId w:val="36"/>
  </w:num>
  <w:num w:numId="52">
    <w:abstractNumId w:val="56"/>
  </w:num>
  <w:num w:numId="53">
    <w:abstractNumId w:val="20"/>
  </w:num>
  <w:num w:numId="54">
    <w:abstractNumId w:val="3"/>
  </w:num>
  <w:num w:numId="55">
    <w:abstractNumId w:val="58"/>
  </w:num>
  <w:num w:numId="56">
    <w:abstractNumId w:val="28"/>
  </w:num>
  <w:num w:numId="57">
    <w:abstractNumId w:val="13"/>
  </w:num>
  <w:num w:numId="58">
    <w:abstractNumId w:val="10"/>
  </w:num>
  <w:num w:numId="59">
    <w:abstractNumId w:val="45"/>
  </w:num>
  <w:num w:numId="60">
    <w:abstractNumId w:val="24"/>
  </w:num>
  <w:num w:numId="61">
    <w:abstractNumId w:val="39"/>
  </w:num>
  <w:num w:numId="62">
    <w:abstractNumId w:val="53"/>
  </w:num>
  <w:num w:numId="63">
    <w:abstractNumId w:val="63"/>
  </w:num>
  <w:num w:numId="64">
    <w:abstractNumId w:val="55"/>
  </w:num>
  <w:num w:numId="65">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7A4"/>
    <w:rsid w:val="000023B3"/>
    <w:rsid w:val="00007B41"/>
    <w:rsid w:val="000348BD"/>
    <w:rsid w:val="00060372"/>
    <w:rsid w:val="00071CD8"/>
    <w:rsid w:val="000749CE"/>
    <w:rsid w:val="00077185"/>
    <w:rsid w:val="000942D2"/>
    <w:rsid w:val="000A0F07"/>
    <w:rsid w:val="000A38F7"/>
    <w:rsid w:val="000B065E"/>
    <w:rsid w:val="000B2A34"/>
    <w:rsid w:val="000C012F"/>
    <w:rsid w:val="000C2674"/>
    <w:rsid w:val="000D31E3"/>
    <w:rsid w:val="00105A98"/>
    <w:rsid w:val="00153934"/>
    <w:rsid w:val="00155C8B"/>
    <w:rsid w:val="001679AF"/>
    <w:rsid w:val="001711C2"/>
    <w:rsid w:val="001713FB"/>
    <w:rsid w:val="00172BD9"/>
    <w:rsid w:val="00197A13"/>
    <w:rsid w:val="001A066B"/>
    <w:rsid w:val="001B38BA"/>
    <w:rsid w:val="001E2C17"/>
    <w:rsid w:val="00244982"/>
    <w:rsid w:val="00251C60"/>
    <w:rsid w:val="002527D5"/>
    <w:rsid w:val="00293184"/>
    <w:rsid w:val="0029601B"/>
    <w:rsid w:val="002B223D"/>
    <w:rsid w:val="002C302A"/>
    <w:rsid w:val="002D7CB8"/>
    <w:rsid w:val="002E3E82"/>
    <w:rsid w:val="002F1D78"/>
    <w:rsid w:val="00303E76"/>
    <w:rsid w:val="003150D1"/>
    <w:rsid w:val="00351CC3"/>
    <w:rsid w:val="0036095E"/>
    <w:rsid w:val="00365D83"/>
    <w:rsid w:val="00390B99"/>
    <w:rsid w:val="003A3444"/>
    <w:rsid w:val="003B5D84"/>
    <w:rsid w:val="003D15AF"/>
    <w:rsid w:val="003D513B"/>
    <w:rsid w:val="003D6794"/>
    <w:rsid w:val="003E4FC5"/>
    <w:rsid w:val="003E7F62"/>
    <w:rsid w:val="003F150A"/>
    <w:rsid w:val="00404A2F"/>
    <w:rsid w:val="0040749E"/>
    <w:rsid w:val="004123A0"/>
    <w:rsid w:val="004169F0"/>
    <w:rsid w:val="00421F39"/>
    <w:rsid w:val="00422FD1"/>
    <w:rsid w:val="00450737"/>
    <w:rsid w:val="00457678"/>
    <w:rsid w:val="00476822"/>
    <w:rsid w:val="00484FC5"/>
    <w:rsid w:val="004B2254"/>
    <w:rsid w:val="004C0EA6"/>
    <w:rsid w:val="004C4D80"/>
    <w:rsid w:val="004E26B9"/>
    <w:rsid w:val="004E4D1B"/>
    <w:rsid w:val="004E6AA3"/>
    <w:rsid w:val="004F179C"/>
    <w:rsid w:val="004F7FA3"/>
    <w:rsid w:val="0051685A"/>
    <w:rsid w:val="005206D4"/>
    <w:rsid w:val="00525F42"/>
    <w:rsid w:val="00526AE0"/>
    <w:rsid w:val="00536E20"/>
    <w:rsid w:val="00537D53"/>
    <w:rsid w:val="00540F14"/>
    <w:rsid w:val="00560D81"/>
    <w:rsid w:val="005760E5"/>
    <w:rsid w:val="00584B31"/>
    <w:rsid w:val="00586D87"/>
    <w:rsid w:val="00592C8B"/>
    <w:rsid w:val="005A6EF7"/>
    <w:rsid w:val="005B3A1A"/>
    <w:rsid w:val="0060083A"/>
    <w:rsid w:val="00602C90"/>
    <w:rsid w:val="00610D02"/>
    <w:rsid w:val="00613645"/>
    <w:rsid w:val="00633F45"/>
    <w:rsid w:val="006477CE"/>
    <w:rsid w:val="00677F47"/>
    <w:rsid w:val="006A7CAF"/>
    <w:rsid w:val="006B1788"/>
    <w:rsid w:val="006C71B9"/>
    <w:rsid w:val="006D2616"/>
    <w:rsid w:val="006D4BE4"/>
    <w:rsid w:val="006D69C1"/>
    <w:rsid w:val="006F0029"/>
    <w:rsid w:val="007031FB"/>
    <w:rsid w:val="00710AFD"/>
    <w:rsid w:val="00712B78"/>
    <w:rsid w:val="00713928"/>
    <w:rsid w:val="007519D1"/>
    <w:rsid w:val="00795C60"/>
    <w:rsid w:val="007A3E35"/>
    <w:rsid w:val="007A4594"/>
    <w:rsid w:val="007B4664"/>
    <w:rsid w:val="007C0D6A"/>
    <w:rsid w:val="007C4EB0"/>
    <w:rsid w:val="007C5AB5"/>
    <w:rsid w:val="007E7C2A"/>
    <w:rsid w:val="007F4EC1"/>
    <w:rsid w:val="007F6982"/>
    <w:rsid w:val="00803720"/>
    <w:rsid w:val="00857940"/>
    <w:rsid w:val="00860D24"/>
    <w:rsid w:val="008632D3"/>
    <w:rsid w:val="00866C20"/>
    <w:rsid w:val="008678EA"/>
    <w:rsid w:val="00875B2A"/>
    <w:rsid w:val="008773F0"/>
    <w:rsid w:val="00884185"/>
    <w:rsid w:val="008967E6"/>
    <w:rsid w:val="008A33D2"/>
    <w:rsid w:val="008D0569"/>
    <w:rsid w:val="008D116B"/>
    <w:rsid w:val="008D5FE6"/>
    <w:rsid w:val="008E2F52"/>
    <w:rsid w:val="009128E1"/>
    <w:rsid w:val="0092206F"/>
    <w:rsid w:val="00945838"/>
    <w:rsid w:val="009502B5"/>
    <w:rsid w:val="00973F9E"/>
    <w:rsid w:val="00977D37"/>
    <w:rsid w:val="00983AD6"/>
    <w:rsid w:val="009945D0"/>
    <w:rsid w:val="009C4D66"/>
    <w:rsid w:val="009F79BE"/>
    <w:rsid w:val="00A10495"/>
    <w:rsid w:val="00A11785"/>
    <w:rsid w:val="00A12B04"/>
    <w:rsid w:val="00A13DA1"/>
    <w:rsid w:val="00A26F32"/>
    <w:rsid w:val="00A43942"/>
    <w:rsid w:val="00A53F44"/>
    <w:rsid w:val="00A55871"/>
    <w:rsid w:val="00A6366F"/>
    <w:rsid w:val="00A76476"/>
    <w:rsid w:val="00A82876"/>
    <w:rsid w:val="00A86BA5"/>
    <w:rsid w:val="00AA38DF"/>
    <w:rsid w:val="00AB3AAC"/>
    <w:rsid w:val="00AB6CBF"/>
    <w:rsid w:val="00AB7179"/>
    <w:rsid w:val="00AD5389"/>
    <w:rsid w:val="00AE1DE2"/>
    <w:rsid w:val="00AE5C33"/>
    <w:rsid w:val="00AF5B5B"/>
    <w:rsid w:val="00B13021"/>
    <w:rsid w:val="00B32CFA"/>
    <w:rsid w:val="00B37F0D"/>
    <w:rsid w:val="00B44873"/>
    <w:rsid w:val="00B77056"/>
    <w:rsid w:val="00B77B57"/>
    <w:rsid w:val="00B825A9"/>
    <w:rsid w:val="00B83FD3"/>
    <w:rsid w:val="00B912BB"/>
    <w:rsid w:val="00B94326"/>
    <w:rsid w:val="00BA7E36"/>
    <w:rsid w:val="00BD332C"/>
    <w:rsid w:val="00BF15E1"/>
    <w:rsid w:val="00C05FDF"/>
    <w:rsid w:val="00C15884"/>
    <w:rsid w:val="00C23812"/>
    <w:rsid w:val="00C33EF1"/>
    <w:rsid w:val="00C44469"/>
    <w:rsid w:val="00C44A94"/>
    <w:rsid w:val="00C51C89"/>
    <w:rsid w:val="00CA18BB"/>
    <w:rsid w:val="00CA197E"/>
    <w:rsid w:val="00CA34E2"/>
    <w:rsid w:val="00CD6C3A"/>
    <w:rsid w:val="00CE45FF"/>
    <w:rsid w:val="00CE6B3E"/>
    <w:rsid w:val="00CF30C2"/>
    <w:rsid w:val="00CF30FB"/>
    <w:rsid w:val="00D140DD"/>
    <w:rsid w:val="00D25CCB"/>
    <w:rsid w:val="00D277C3"/>
    <w:rsid w:val="00D33B88"/>
    <w:rsid w:val="00D357A4"/>
    <w:rsid w:val="00D45BE7"/>
    <w:rsid w:val="00D55309"/>
    <w:rsid w:val="00D62EB5"/>
    <w:rsid w:val="00D67504"/>
    <w:rsid w:val="00D76F6F"/>
    <w:rsid w:val="00D84D12"/>
    <w:rsid w:val="00D92425"/>
    <w:rsid w:val="00D97D7B"/>
    <w:rsid w:val="00DA6D08"/>
    <w:rsid w:val="00DB3867"/>
    <w:rsid w:val="00DD0CE9"/>
    <w:rsid w:val="00E037FD"/>
    <w:rsid w:val="00E11750"/>
    <w:rsid w:val="00E150EC"/>
    <w:rsid w:val="00E2434C"/>
    <w:rsid w:val="00E26BA0"/>
    <w:rsid w:val="00E306DA"/>
    <w:rsid w:val="00E576E1"/>
    <w:rsid w:val="00E65A33"/>
    <w:rsid w:val="00E72A03"/>
    <w:rsid w:val="00E85AC1"/>
    <w:rsid w:val="00EA018E"/>
    <w:rsid w:val="00EA3481"/>
    <w:rsid w:val="00EE245A"/>
    <w:rsid w:val="00F2479A"/>
    <w:rsid w:val="00F307C9"/>
    <w:rsid w:val="00F5426D"/>
    <w:rsid w:val="00F708B3"/>
    <w:rsid w:val="00F83E90"/>
    <w:rsid w:val="00F92242"/>
    <w:rsid w:val="00F939C0"/>
    <w:rsid w:val="00F95772"/>
    <w:rsid w:val="00F97CD1"/>
    <w:rsid w:val="00FD131A"/>
    <w:rsid w:val="00FE0915"/>
    <w:rsid w:val="00FE7BE6"/>
    <w:rsid w:val="00FF6CE1"/>
    <w:rsid w:val="00FF74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999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012217">
      <w:bodyDiv w:val="1"/>
      <w:marLeft w:val="0"/>
      <w:marRight w:val="0"/>
      <w:marTop w:val="0"/>
      <w:marBottom w:val="0"/>
      <w:divBdr>
        <w:top w:val="none" w:sz="0" w:space="0" w:color="auto"/>
        <w:left w:val="none" w:sz="0" w:space="0" w:color="auto"/>
        <w:bottom w:val="none" w:sz="0" w:space="0" w:color="auto"/>
        <w:right w:val="none" w:sz="0" w:space="0" w:color="auto"/>
      </w:divBdr>
    </w:div>
    <w:div w:id="679504404">
      <w:bodyDiv w:val="1"/>
      <w:marLeft w:val="0"/>
      <w:marRight w:val="0"/>
      <w:marTop w:val="0"/>
      <w:marBottom w:val="0"/>
      <w:divBdr>
        <w:top w:val="none" w:sz="0" w:space="0" w:color="auto"/>
        <w:left w:val="none" w:sz="0" w:space="0" w:color="auto"/>
        <w:bottom w:val="none" w:sz="0" w:space="0" w:color="auto"/>
        <w:right w:val="none" w:sz="0" w:space="0" w:color="auto"/>
      </w:divBdr>
    </w:div>
    <w:div w:id="125594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3.g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9" Type="http://schemas.openxmlformats.org/officeDocument/2006/relationships/header" Target="header1.xml"/><Relationship Id="rId4" Type="http://schemas.microsoft.com/office/2007/relationships/stylesWithEffects" Target="stylesWithEffec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B75F1-3F6A-4C54-8B1B-B63A6843A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4</Pages>
  <Words>3171</Words>
  <Characters>1808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irvan</cp:lastModifiedBy>
  <cp:revision>5</cp:revision>
  <cp:lastPrinted>2022-01-11T09:38:00Z</cp:lastPrinted>
  <dcterms:created xsi:type="dcterms:W3CDTF">2022-02-04T14:37:00Z</dcterms:created>
  <dcterms:modified xsi:type="dcterms:W3CDTF">2022-02-09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ad17a75-429e-3abd-9605-5305d2d98f66</vt:lpwstr>
  </property>
  <property fmtid="{D5CDD505-2E9C-101B-9397-08002B2CF9AE}" pid="24" name="Mendeley Citation Style_1">
    <vt:lpwstr>http://www.zotero.org/styles/apa</vt:lpwstr>
  </property>
</Properties>
</file>